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5FD3C278"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commentRangeStart w:id="144"/>
      <w:r w:rsidR="00A76EE4">
        <w:rPr>
          <w:rFonts w:ascii="Roboto" w:hAnsi="Roboto"/>
          <w:sz w:val="22"/>
          <w:szCs w:val="22"/>
          <w:lang w:val="en-US"/>
        </w:rPr>
        <w:t xml:space="preserve">Studies comparing the phenotype in patients with HCM </w:t>
      </w:r>
      <w:del w:id="145" w:author="Christoffer Vissing" w:date="2025-04-22T15:48:00Z" w16du:dateUtc="2025-04-22T13:48:00Z">
        <w:r w:rsidR="00A76EE4" w:rsidDel="004614A4">
          <w:rPr>
            <w:rFonts w:ascii="Roboto" w:hAnsi="Roboto"/>
            <w:sz w:val="22"/>
            <w:szCs w:val="22"/>
            <w:lang w:val="en-US"/>
          </w:rPr>
          <w:delText xml:space="preserve">carrying </w:delText>
        </w:r>
      </w:del>
      <w:ins w:id="146" w:author="Christoffer Vissing" w:date="2025-04-22T15:48:00Z" w16du:dateUtc="2025-04-22T13:48:00Z">
        <w:r w:rsidR="004614A4">
          <w:rPr>
            <w:rFonts w:ascii="Roboto" w:hAnsi="Roboto"/>
            <w:sz w:val="22"/>
            <w:szCs w:val="22"/>
            <w:lang w:val="en-US"/>
          </w:rPr>
          <w:t>harboring</w:t>
        </w:r>
        <w:r w:rsidR="004614A4">
          <w:rPr>
            <w:rFonts w:ascii="Roboto" w:hAnsi="Roboto"/>
            <w:sz w:val="22"/>
            <w:szCs w:val="22"/>
            <w:lang w:val="en-US"/>
          </w:rPr>
          <w:t xml:space="preserve"> </w:t>
        </w:r>
      </w:ins>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7"/>
      <w:r w:rsidR="00A76EE4">
        <w:rPr>
          <w:rFonts w:ascii="Roboto" w:hAnsi="Roboto"/>
          <w:sz w:val="22"/>
          <w:szCs w:val="22"/>
          <w:lang w:val="en-US"/>
        </w:rPr>
        <w:t>higher</w:t>
      </w:r>
      <w:commentRangeEnd w:id="147"/>
      <w:r w:rsidR="009E4A4E">
        <w:rPr>
          <w:rStyle w:val="Kommentarhenvisning"/>
          <w:lang w:val="en-US" w:eastAsia="en-US"/>
        </w:rPr>
        <w:commentReference w:id="147"/>
      </w:r>
      <w:r w:rsidR="00A76EE4">
        <w:rPr>
          <w:rFonts w:ascii="Roboto" w:hAnsi="Roboto"/>
          <w:sz w:val="22"/>
          <w:szCs w:val="22"/>
          <w:lang w:val="en-US"/>
        </w:rPr>
        <w:t xml:space="preserve"> lifetime burden of adverse events</w:t>
      </w:r>
      <w:r w:rsidR="00B427B6">
        <w:rPr>
          <w:rFonts w:ascii="Roboto" w:hAnsi="Roboto"/>
          <w:sz w:val="22"/>
          <w:szCs w:val="22"/>
          <w:lang w:val="en-US"/>
        </w:rPr>
        <w:t xml:space="preserve">, and less </w:t>
      </w:r>
      <w:ins w:id="148" w:author="Christoffer Vissing" w:date="2025-04-22T15:48:00Z" w16du:dateUtc="2025-04-22T13:48:00Z">
        <w:r w:rsidR="004614A4">
          <w:rPr>
            <w:rFonts w:ascii="Roboto" w:hAnsi="Roboto"/>
            <w:sz w:val="22"/>
            <w:szCs w:val="22"/>
            <w:lang w:val="en-US"/>
          </w:rPr>
          <w:t xml:space="preserve">left ventricular outflow </w:t>
        </w:r>
      </w:ins>
      <w:r w:rsidR="00B427B6">
        <w:rPr>
          <w:rFonts w:ascii="Roboto" w:hAnsi="Roboto"/>
          <w:sz w:val="22"/>
          <w:szCs w:val="22"/>
          <w:lang w:val="en-US"/>
        </w:rPr>
        <w:t>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9"/>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9"/>
      <w:r w:rsidR="009E4A4E">
        <w:rPr>
          <w:rStyle w:val="Kommentarhenvisning"/>
          <w:lang w:val="en-US" w:eastAsia="en-US"/>
        </w:rPr>
        <w:commentReference w:id="149"/>
      </w:r>
      <w:r w:rsidR="00A76EE4">
        <w:rPr>
          <w:rFonts w:ascii="Roboto" w:hAnsi="Roboto"/>
          <w:sz w:val="22"/>
          <w:szCs w:val="22"/>
          <w:lang w:val="en-US"/>
        </w:rPr>
        <w:t xml:space="preserve"> </w:t>
      </w:r>
      <w:commentRangeEnd w:id="144"/>
      <w:r w:rsidR="009520DB">
        <w:rPr>
          <w:rStyle w:val="Kommentarhenvisning"/>
          <w:lang w:val="en-US" w:eastAsia="en-US"/>
        </w:rPr>
        <w:commentReference w:id="144"/>
      </w:r>
      <w:r w:rsidRPr="00391E8B">
        <w:rPr>
          <w:rFonts w:ascii="Roboto" w:hAnsi="Roboto"/>
          <w:sz w:val="22"/>
          <w:szCs w:val="22"/>
          <w:lang w:val="en-US"/>
        </w:rPr>
        <w:t>However,</w:t>
      </w:r>
      <w:r w:rsidR="004A1EC3">
        <w:rPr>
          <w:rFonts w:ascii="Roboto" w:hAnsi="Roboto"/>
          <w:sz w:val="22"/>
          <w:szCs w:val="22"/>
          <w:lang w:val="en-US"/>
        </w:rPr>
        <w:t xml:space="preserve"> </w:t>
      </w:r>
      <w:del w:id="150"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51"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52"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53"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387FAB04" w:rsidR="000F7E82" w:rsidRPr="00391E8B" w:rsidRDefault="000E24D6" w:rsidP="00DA67FA">
      <w:pPr>
        <w:spacing w:line="480" w:lineRule="auto"/>
        <w:rPr>
          <w:rFonts w:ascii="Roboto" w:hAnsi="Roboto"/>
          <w:sz w:val="22"/>
          <w:szCs w:val="22"/>
          <w:lang w:val="en-US"/>
        </w:rPr>
      </w:pPr>
      <w:del w:id="154"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5"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6"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7"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8"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del w:id="159" w:author="Christoffer Vissing" w:date="2025-04-22T15:49:00Z" w16du:dateUtc="2025-04-22T13:49:00Z">
        <w:r w:rsidR="000F7E82" w:rsidRPr="00391E8B" w:rsidDel="004614A4">
          <w:rPr>
            <w:rFonts w:ascii="Roboto" w:hAnsi="Roboto"/>
            <w:sz w:val="22"/>
            <w:szCs w:val="22"/>
            <w:lang w:val="en-US"/>
          </w:rPr>
          <w:delText xml:space="preserve">HCM </w:delText>
        </w:r>
      </w:del>
      <w:commentRangeStart w:id="160"/>
      <w:commentRangeStart w:id="161"/>
      <w:del w:id="162" w:author="iacopo olivotto" w:date="2025-04-02T21:39:00Z">
        <w:r w:rsidR="000F7E82" w:rsidRPr="00391E8B" w:rsidDel="004929D2">
          <w:rPr>
            <w:rFonts w:ascii="Roboto" w:hAnsi="Roboto"/>
            <w:sz w:val="22"/>
            <w:szCs w:val="22"/>
            <w:lang w:val="en-US"/>
          </w:rPr>
          <w:delText>patients</w:delText>
        </w:r>
      </w:del>
      <w:ins w:id="163" w:author="iacopo olivotto" w:date="2025-04-02T21:39:00Z">
        <w:r w:rsidR="004929D2">
          <w:rPr>
            <w:rFonts w:ascii="Roboto" w:hAnsi="Roboto"/>
            <w:sz w:val="22"/>
            <w:szCs w:val="22"/>
            <w:lang w:val="en-US"/>
          </w:rPr>
          <w:t xml:space="preserve">children </w:t>
        </w:r>
        <w:commentRangeEnd w:id="160"/>
        <w:r w:rsidR="004929D2">
          <w:rPr>
            <w:rStyle w:val="Kommentarhenvisning"/>
            <w:lang w:val="en-US" w:eastAsia="en-US"/>
          </w:rPr>
          <w:commentReference w:id="160"/>
        </w:r>
      </w:ins>
      <w:commentRangeEnd w:id="161"/>
      <w:r w:rsidR="00822DD1">
        <w:rPr>
          <w:rStyle w:val="Kommentarhenvisning"/>
          <w:lang w:val="en-US" w:eastAsia="en-US"/>
        </w:rPr>
        <w:commentReference w:id="161"/>
      </w:r>
      <w:ins w:id="164" w:author="iacopo olivotto" w:date="2025-04-02T21:39:00Z">
        <w:r w:rsidR="004929D2">
          <w:rPr>
            <w:rFonts w:ascii="Roboto" w:hAnsi="Roboto"/>
            <w:sz w:val="22"/>
            <w:szCs w:val="22"/>
            <w:lang w:val="en-US"/>
          </w:rPr>
          <w:t>and adults</w:t>
        </w:r>
      </w:ins>
      <w:ins w:id="165" w:author="Christoffer Vissing" w:date="2025-04-22T15:49:00Z" w16du:dateUtc="2025-04-22T13:49:00Z">
        <w:r w:rsidR="004614A4">
          <w:rPr>
            <w:rFonts w:ascii="Roboto" w:hAnsi="Roboto"/>
            <w:sz w:val="22"/>
            <w:szCs w:val="22"/>
            <w:lang w:val="en-US"/>
          </w:rPr>
          <w:t xml:space="preserve"> with HCM</w:t>
        </w:r>
      </w:ins>
      <w:r w:rsidR="000F7E82" w:rsidRPr="00391E8B">
        <w:rPr>
          <w:rFonts w:ascii="Roboto" w:hAnsi="Roboto"/>
          <w:sz w:val="22"/>
          <w:szCs w:val="22"/>
          <w:lang w:val="en-US"/>
        </w:rPr>
        <w:t xml:space="preserve">, we seek to uncover patterns </w:t>
      </w:r>
      <w:del w:id="166"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7"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7048341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w:t>
      </w:r>
      <w:commentRangeStart w:id="168"/>
      <w:r w:rsidR="00AF7DF8">
        <w:rPr>
          <w:rFonts w:ascii="Roboto" w:hAnsi="Roboto"/>
          <w:sz w:val="22"/>
          <w:szCs w:val="22"/>
          <w:lang w:val="en-US"/>
        </w:rPr>
        <w:t>storage disorders</w:t>
      </w:r>
      <w:commentRangeEnd w:id="168"/>
      <w:r w:rsidR="009520DB">
        <w:rPr>
          <w:rStyle w:val="Kommentarhenvisning"/>
          <w:lang w:val="en-US" w:eastAsia="en-US"/>
        </w:rPr>
        <w:commentReference w:id="168"/>
      </w:r>
      <w:r w:rsidR="00AF7DF8">
        <w:rPr>
          <w:rFonts w:ascii="Roboto" w:hAnsi="Roboto"/>
          <w:sz w:val="22"/>
          <w:szCs w:val="22"/>
          <w:lang w:val="en-US"/>
        </w:rPr>
        <w:t>)</w:t>
      </w:r>
      <w:r w:rsidR="00B427B6">
        <w:rPr>
          <w:rFonts w:ascii="Roboto" w:hAnsi="Roboto"/>
          <w:sz w:val="22"/>
          <w:szCs w:val="22"/>
          <w:lang w:val="en-US"/>
        </w:rPr>
        <w:t>,</w:t>
      </w:r>
      <w:r w:rsidR="002845FC">
        <w:rPr>
          <w:rFonts w:ascii="Roboto" w:hAnsi="Roboto"/>
          <w:sz w:val="22"/>
          <w:szCs w:val="22"/>
          <w:lang w:val="en-US"/>
        </w:rPr>
        <w:t xml:space="preserve"> </w:t>
      </w:r>
      <w:commentRangeStart w:id="169"/>
      <w:commentRangeStart w:id="170"/>
      <w:del w:id="171" w:author="Christoffer Vissing" w:date="2025-04-22T15:50:00Z" w16du:dateUtc="2025-04-22T13:50:00Z">
        <w:r w:rsidRPr="00391E8B" w:rsidDel="004614A4">
          <w:rPr>
            <w:rFonts w:ascii="Roboto" w:hAnsi="Roboto"/>
            <w:sz w:val="22"/>
            <w:szCs w:val="22"/>
            <w:lang w:val="en-US"/>
          </w:rPr>
          <w:delText>carr</w:delText>
        </w:r>
        <w:r w:rsidR="00C11D6C" w:rsidRPr="00391E8B" w:rsidDel="004614A4">
          <w:rPr>
            <w:rFonts w:ascii="Roboto" w:hAnsi="Roboto"/>
            <w:sz w:val="22"/>
            <w:szCs w:val="22"/>
            <w:lang w:val="en-US"/>
          </w:rPr>
          <w:delText>ying</w:delText>
        </w:r>
        <w:r w:rsidR="00B427B6" w:rsidDel="004614A4">
          <w:rPr>
            <w:rFonts w:ascii="Roboto" w:hAnsi="Roboto"/>
            <w:sz w:val="22"/>
            <w:szCs w:val="22"/>
            <w:lang w:val="en-US"/>
          </w:rPr>
          <w:delText xml:space="preserve"> </w:delText>
        </w:r>
      </w:del>
      <w:del w:id="172"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9"/>
      <w:r w:rsidR="00861776">
        <w:rPr>
          <w:rStyle w:val="Kommentarhenvisning"/>
          <w:lang w:val="en-US" w:eastAsia="en-US"/>
        </w:rPr>
        <w:commentReference w:id="169"/>
      </w:r>
      <w:commentRangeEnd w:id="170"/>
      <w:r w:rsidR="009520DB">
        <w:rPr>
          <w:rStyle w:val="Kommentarhenvisning"/>
          <w:lang w:val="en-US" w:eastAsia="en-US"/>
        </w:rPr>
        <w:commentReference w:id="170"/>
      </w:r>
      <w:r w:rsidR="00B427B6">
        <w:rPr>
          <w:rFonts w:ascii="Roboto" w:hAnsi="Roboto"/>
          <w:sz w:val="22"/>
          <w:szCs w:val="22"/>
          <w:lang w:val="en-US"/>
        </w:rPr>
        <w:t xml:space="preserve">, </w:t>
      </w:r>
      <w:r w:rsidR="00C11D6C" w:rsidRPr="00391E8B">
        <w:rPr>
          <w:rFonts w:ascii="Roboto" w:hAnsi="Roboto"/>
          <w:sz w:val="22"/>
          <w:szCs w:val="22"/>
          <w:lang w:val="en-US"/>
        </w:rPr>
        <w:t xml:space="preserve">or </w:t>
      </w:r>
      <w:del w:id="173" w:author="Christoffer Vissing" w:date="2025-04-22T15:50:00Z" w16du:dateUtc="2025-04-22T13:50:00Z">
        <w:r w:rsidR="00C11D6C" w:rsidRPr="00391E8B" w:rsidDel="004614A4">
          <w:rPr>
            <w:rFonts w:ascii="Roboto" w:hAnsi="Roboto"/>
            <w:sz w:val="22"/>
            <w:szCs w:val="22"/>
            <w:lang w:val="en-US"/>
          </w:rPr>
          <w:delText xml:space="preserve">with </w:delText>
        </w:r>
      </w:del>
      <w:r w:rsidR="00C11D6C" w:rsidRPr="00391E8B">
        <w:rPr>
          <w:rFonts w:ascii="Roboto" w:hAnsi="Roboto"/>
          <w:sz w:val="22"/>
          <w:szCs w:val="22"/>
          <w:lang w:val="en-US"/>
        </w:rPr>
        <w:t xml:space="preserve">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74"/>
      <w:commentRangeStart w:id="17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74"/>
      <w:r w:rsidR="00A4078D">
        <w:rPr>
          <w:rStyle w:val="Kommentarhenvisning"/>
          <w:lang w:val="en-US" w:eastAsia="en-US"/>
        </w:rPr>
        <w:commentReference w:id="174"/>
      </w:r>
      <w:commentRangeEnd w:id="175"/>
      <w:r w:rsidR="007D6E9F">
        <w:rPr>
          <w:rStyle w:val="Kommentarhenvisning"/>
          <w:lang w:val="en-US" w:eastAsia="en-US"/>
        </w:rPr>
        <w:commentReference w:id="17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7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7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Cardiovascular comorbidities: </w:t>
      </w:r>
      <w:commentRangeStart w:id="178"/>
      <w:r w:rsidRPr="00C11D6C">
        <w:rPr>
          <w:rFonts w:ascii="Roboto" w:hAnsi="Roboto"/>
          <w:sz w:val="22"/>
          <w:szCs w:val="22"/>
        </w:rPr>
        <w:t>Hypertension</w:t>
      </w:r>
      <w:r w:rsidR="0001732F">
        <w:rPr>
          <w:rFonts w:ascii="Roboto" w:hAnsi="Roboto"/>
          <w:sz w:val="22"/>
          <w:szCs w:val="22"/>
        </w:rPr>
        <w:t xml:space="preserve"> </w:t>
      </w:r>
      <w:commentRangeEnd w:id="178"/>
      <w:r w:rsidR="009520DB">
        <w:rPr>
          <w:rStyle w:val="Kommentarhenvisning"/>
        </w:rPr>
        <w:commentReference w:id="178"/>
      </w:r>
      <w:r w:rsidR="0001732F">
        <w:rPr>
          <w:rFonts w:ascii="Roboto" w:hAnsi="Roboto"/>
          <w:sz w:val="22"/>
          <w:szCs w:val="22"/>
        </w:rPr>
        <w:t>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2EA60015"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del w:id="179" w:author="Christoffer Vissing" w:date="2025-04-22T15:39:00Z" w16du:dateUtc="2025-04-22T13:39:00Z">
        <w:r w:rsidR="00444074" w:rsidDel="009520DB">
          <w:rPr>
            <w:rFonts w:ascii="Roboto" w:hAnsi="Roboto"/>
            <w:sz w:val="22"/>
            <w:szCs w:val="22"/>
          </w:rPr>
          <w:delText>and</w:delText>
        </w:r>
        <w:r w:rsidRPr="00C11D6C" w:rsidDel="009520DB">
          <w:rPr>
            <w:rFonts w:ascii="Roboto" w:hAnsi="Roboto"/>
            <w:sz w:val="22"/>
            <w:szCs w:val="22"/>
          </w:rPr>
          <w:delText xml:space="preserve"> </w:delText>
        </w:r>
      </w:del>
      <w:ins w:id="180" w:author="Christoffer Vissing" w:date="2025-04-22T15:39:00Z" w16du:dateUtc="2025-04-22T13:39:00Z">
        <w:r w:rsidR="009520DB">
          <w:rPr>
            <w:rFonts w:ascii="Roboto" w:hAnsi="Roboto"/>
            <w:sz w:val="22"/>
            <w:szCs w:val="22"/>
          </w:rPr>
          <w:t>or</w:t>
        </w:r>
        <w:r w:rsidR="009520DB" w:rsidRPr="00C11D6C">
          <w:rPr>
            <w:rFonts w:ascii="Roboto" w:hAnsi="Roboto"/>
            <w:sz w:val="22"/>
            <w:szCs w:val="22"/>
          </w:rPr>
          <w:t xml:space="preserve"> </w:t>
        </w:r>
      </w:ins>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81"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82"/>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82"/>
      <w:r w:rsidR="00AA4BBF">
        <w:rPr>
          <w:rStyle w:val="Kommentarhenvisning"/>
          <w:lang w:val="en-US" w:eastAsia="en-US"/>
        </w:rPr>
        <w:commentReference w:id="182"/>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83"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10955FB9" w:rsidR="0064123F" w:rsidRPr="00040F1C" w:rsidRDefault="00EC6968" w:rsidP="00DA7CE3">
      <w:pPr>
        <w:spacing w:line="480" w:lineRule="auto"/>
        <w:rPr>
          <w:rFonts w:ascii="Roboto" w:hAnsi="Roboto"/>
          <w:sz w:val="22"/>
          <w:szCs w:val="22"/>
          <w:lang w:val="en-US"/>
        </w:rPr>
      </w:pPr>
      <w:commentRangeStart w:id="184"/>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del w:id="185" w:author="Christoffer Vissing" w:date="2025-04-22T15:51:00Z" w16du:dateUtc="2025-04-22T13:51:00Z">
        <w:r w:rsidR="00D50E7D" w:rsidRPr="00040F1C" w:rsidDel="004614A4">
          <w:rPr>
            <w:rFonts w:ascii="Roboto" w:hAnsi="Roboto"/>
            <w:sz w:val="22"/>
            <w:szCs w:val="22"/>
            <w:lang w:val="en-US"/>
          </w:rPr>
          <w:delText>over time</w:delText>
        </w:r>
        <w:r w:rsidRPr="00040F1C" w:rsidDel="004614A4">
          <w:rPr>
            <w:rFonts w:ascii="Roboto" w:hAnsi="Roboto"/>
            <w:sz w:val="22"/>
            <w:szCs w:val="22"/>
            <w:lang w:val="en-US"/>
          </w:rPr>
          <w:delText xml:space="preserve"> </w:delText>
        </w:r>
      </w:del>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84"/>
      <w:r w:rsidR="00AA4BBF">
        <w:rPr>
          <w:rStyle w:val="Kommentarhenvisning"/>
          <w:lang w:val="en-US" w:eastAsia="en-US"/>
        </w:rPr>
        <w:commentReference w:id="184"/>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83"/>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86" w:author="Lampert, Rachel" w:date="2025-04-03T09:10:00Z" w16du:dateUtc="2025-04-03T13:10:00Z">
        <w:r w:rsidDel="007D6E9F">
          <w:rPr>
            <w:rFonts w:ascii="Roboto" w:hAnsi="Roboto"/>
            <w:sz w:val="22"/>
            <w:szCs w:val="22"/>
            <w:lang w:val="en-US"/>
          </w:rPr>
          <w:delText>We evaluated</w:delText>
        </w:r>
      </w:del>
      <w:ins w:id="187"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88"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89" w:author="Christoffer Vissing" w:date="2025-04-08T15:33:00Z" w16du:dateUtc="2025-04-08T13:33:00Z">
        <w:r w:rsidR="00D81999">
          <w:rPr>
            <w:rFonts w:ascii="Roboto" w:hAnsi="Roboto"/>
            <w:sz w:val="22"/>
            <w:szCs w:val="22"/>
            <w:lang w:val="en-US"/>
          </w:rPr>
          <w:t xml:space="preserve">we included </w:t>
        </w:r>
      </w:ins>
      <w:del w:id="190"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91"/>
      <w:r w:rsidR="00290C27">
        <w:rPr>
          <w:rFonts w:ascii="Roboto" w:hAnsi="Roboto"/>
          <w:sz w:val="22"/>
          <w:szCs w:val="22"/>
          <w:lang w:val="en-US"/>
        </w:rPr>
        <w:t xml:space="preserve">children </w:t>
      </w:r>
      <w:commentRangeEnd w:id="191"/>
      <w:r w:rsidR="00BA2B72">
        <w:rPr>
          <w:rStyle w:val="Kommentarhenvisning"/>
          <w:lang w:val="en-US" w:eastAsia="en-US"/>
        </w:rPr>
        <w:commentReference w:id="191"/>
      </w:r>
      <w:ins w:id="192" w:author="Lampert, Rachel" w:date="2025-04-03T09:10:00Z" w16du:dateUtc="2025-04-03T13:10:00Z">
        <w:r w:rsidR="007D6E9F">
          <w:rPr>
            <w:rFonts w:ascii="Roboto" w:hAnsi="Roboto"/>
            <w:sz w:val="22"/>
            <w:szCs w:val="22"/>
            <w:lang w:val="en-US"/>
          </w:rPr>
          <w:t xml:space="preserve"> (N = x)</w:t>
        </w:r>
      </w:ins>
      <w:ins w:id="193"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94"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95"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96"/>
      <w:commentRangeStart w:id="197"/>
      <w:r w:rsidR="00DA50F5" w:rsidRPr="00040F1C">
        <w:rPr>
          <w:rFonts w:ascii="Roboto" w:hAnsi="Roboto"/>
          <w:sz w:val="22"/>
          <w:szCs w:val="22"/>
          <w:lang w:val="en-US"/>
        </w:rPr>
        <w:t>Median</w:t>
      </w:r>
      <w:commentRangeEnd w:id="196"/>
      <w:r w:rsidR="004929D2">
        <w:rPr>
          <w:rStyle w:val="Kommentarhenvisning"/>
          <w:lang w:val="en-US" w:eastAsia="en-US"/>
        </w:rPr>
        <w:commentReference w:id="196"/>
      </w:r>
      <w:commentRangeEnd w:id="197"/>
      <w:r w:rsidR="009520DB">
        <w:rPr>
          <w:rStyle w:val="Kommentarhenvisning"/>
          <w:lang w:val="en-US" w:eastAsia="en-US"/>
        </w:rPr>
        <w:commentReference w:id="197"/>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98"/>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98"/>
      <w:r w:rsidR="00D81999">
        <w:rPr>
          <w:rStyle w:val="Kommentarhenvisning"/>
          <w:lang w:val="en-US" w:eastAsia="en-US"/>
        </w:rPr>
        <w:commentReference w:id="198"/>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99"/>
      <w:r w:rsidR="003157B8" w:rsidRPr="008B3566">
        <w:rPr>
          <w:rFonts w:ascii="Roboto" w:hAnsi="Roboto"/>
          <w:sz w:val="22"/>
          <w:szCs w:val="22"/>
          <w:lang w:val="en-US"/>
        </w:rPr>
        <w:t>.</w:t>
      </w:r>
      <w:commentRangeEnd w:id="199"/>
      <w:r w:rsidR="00BA2B72">
        <w:rPr>
          <w:rStyle w:val="Kommentarhenvisning"/>
          <w:lang w:val="en-US" w:eastAsia="en-US"/>
        </w:rPr>
        <w:commentReference w:id="199"/>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D28DAE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200" w:author="Anna Axelsson Raja" w:date="2025-03-29T23:01:00Z">
        <w:r w:rsidR="00F87F9D">
          <w:rPr>
            <w:rFonts w:ascii="Roboto" w:hAnsi="Roboto"/>
            <w:sz w:val="22"/>
            <w:szCs w:val="22"/>
            <w:lang w:val="en-US"/>
          </w:rPr>
          <w:t xml:space="preserve"> </w:t>
        </w:r>
        <w:commentRangeStart w:id="201"/>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201"/>
      <w:r w:rsidR="00F87F9D">
        <w:rPr>
          <w:rStyle w:val="Kommentarhenvisning"/>
          <w:lang w:val="en-US" w:eastAsia="en-US"/>
        </w:rPr>
        <w:commentReference w:id="201"/>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202"/>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202"/>
      <w:r w:rsidR="00A4078D">
        <w:rPr>
          <w:rStyle w:val="Kommentarhenvisning"/>
          <w:lang w:val="en-US" w:eastAsia="en-US"/>
        </w:rPr>
        <w:commentReference w:id="202"/>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203"/>
      <w:r w:rsidR="00E17DAA">
        <w:rPr>
          <w:rFonts w:ascii="Roboto" w:hAnsi="Roboto"/>
          <w:sz w:val="22"/>
          <w:szCs w:val="22"/>
          <w:lang w:val="en-US"/>
        </w:rPr>
        <w:t xml:space="preserve">more likely to be diagnosed with HCM in childhood </w:t>
      </w:r>
      <w:commentRangeEnd w:id="203"/>
      <w:r w:rsidR="00D81999">
        <w:rPr>
          <w:rStyle w:val="Kommentarhenvisning"/>
          <w:lang w:val="en-US" w:eastAsia="en-US"/>
        </w:rPr>
        <w:commentReference w:id="203"/>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204"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205"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206"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207" w:author="iacopo olivotto" w:date="2025-04-02T21:41:00Z">
        <w:r w:rsidR="004929D2">
          <w:rPr>
            <w:rFonts w:ascii="Roboto" w:hAnsi="Roboto"/>
            <w:sz w:val="22"/>
            <w:szCs w:val="22"/>
            <w:lang w:val="en-US"/>
          </w:rPr>
          <w:t>which was however low for both</w:t>
        </w:r>
      </w:ins>
      <w:ins w:id="208" w:author="Christoffer Vissing" w:date="2025-04-22T15:52:00Z" w16du:dateUtc="2025-04-22T13:52:00Z">
        <w:r w:rsidR="004614A4">
          <w:rPr>
            <w:rFonts w:ascii="Roboto" w:hAnsi="Roboto"/>
            <w:sz w:val="22"/>
            <w:szCs w:val="22"/>
            <w:lang w:val="en-US"/>
          </w:rPr>
          <w:t xml:space="preserve"> groups</w:t>
        </w:r>
      </w:ins>
      <w:ins w:id="209" w:author="iacopo olivotto" w:date="2025-04-02T21:41:00Z">
        <w:r w:rsidR="004929D2">
          <w:rPr>
            <w:rFonts w:ascii="Roboto" w:hAnsi="Roboto"/>
            <w:sz w:val="22"/>
            <w:szCs w:val="22"/>
            <w:lang w:val="en-US"/>
          </w:rPr>
          <w:t xml:space="preserve">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210"/>
      <w:commentRangeStart w:id="211"/>
      <w:commentRangeStart w:id="212"/>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210"/>
      <w:r w:rsidR="00F87F9D">
        <w:rPr>
          <w:rStyle w:val="Kommentarhenvisning"/>
          <w:lang w:val="en-US" w:eastAsia="en-US"/>
        </w:rPr>
        <w:commentReference w:id="210"/>
      </w:r>
      <w:commentRangeEnd w:id="211"/>
      <w:r w:rsidR="00964632">
        <w:rPr>
          <w:rStyle w:val="Kommentarhenvisning"/>
          <w:lang w:val="en-US" w:eastAsia="en-US"/>
        </w:rPr>
        <w:commentReference w:id="211"/>
      </w:r>
      <w:commentRangeEnd w:id="212"/>
      <w:r w:rsidR="000F4019">
        <w:rPr>
          <w:rStyle w:val="Kommentarhenvisning"/>
          <w:lang w:val="en-US" w:eastAsia="en-US"/>
        </w:rPr>
        <w:commentReference w:id="212"/>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213"/>
      <w:commentRangeStart w:id="214"/>
      <w:r w:rsidR="00DF5A0F" w:rsidRPr="00391E8B">
        <w:rPr>
          <w:rFonts w:ascii="Roboto" w:hAnsi="Roboto"/>
          <w:sz w:val="22"/>
          <w:szCs w:val="22"/>
          <w:lang w:val="en-US"/>
        </w:rPr>
        <w:t>gradient</w:t>
      </w:r>
      <w:commentRangeEnd w:id="213"/>
      <w:r w:rsidR="00BA2B72">
        <w:rPr>
          <w:rStyle w:val="Kommentarhenvisning"/>
          <w:lang w:val="en-US" w:eastAsia="en-US"/>
        </w:rPr>
        <w:commentReference w:id="213"/>
      </w:r>
      <w:commentRangeEnd w:id="214"/>
      <w:r w:rsidR="00964632">
        <w:rPr>
          <w:rStyle w:val="Kommentarhenvisning"/>
          <w:lang w:val="en-US" w:eastAsia="en-US"/>
        </w:rPr>
        <w:commentReference w:id="214"/>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215"/>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215"/>
      <w:r w:rsidR="00BA2B72">
        <w:rPr>
          <w:rStyle w:val="Kommentarhenvisning"/>
          <w:lang w:val="en-US" w:eastAsia="en-US"/>
        </w:rPr>
        <w:commentReference w:id="215"/>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216"/>
      <w:commentRangeStart w:id="217"/>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216"/>
      <w:r w:rsidR="00A4078D">
        <w:rPr>
          <w:rStyle w:val="Kommentarhenvisning"/>
          <w:lang w:val="en-US" w:eastAsia="en-US"/>
        </w:rPr>
        <w:commentReference w:id="216"/>
      </w:r>
      <w:commentRangeEnd w:id="217"/>
      <w:r w:rsidR="009520DB">
        <w:rPr>
          <w:rStyle w:val="Kommentarhenvisning"/>
          <w:lang w:val="en-US" w:eastAsia="en-US"/>
        </w:rPr>
        <w:commentReference w:id="217"/>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6709A5FC"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18"/>
      <w:r w:rsidR="00CE073C">
        <w:rPr>
          <w:rFonts w:ascii="Roboto" w:hAnsi="Roboto"/>
          <w:sz w:val="22"/>
          <w:szCs w:val="22"/>
          <w:lang w:val="en-US"/>
        </w:rPr>
        <w:t xml:space="preserve">atrial fibrillation </w:t>
      </w:r>
      <w:commentRangeEnd w:id="218"/>
      <w:r w:rsidR="00A4078D">
        <w:rPr>
          <w:rStyle w:val="Kommentarhenvisning"/>
          <w:lang w:val="en-US" w:eastAsia="en-US"/>
        </w:rPr>
        <w:commentReference w:id="218"/>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19"/>
      <w:del w:id="220" w:author="Christoffer Vissing" w:date="2025-04-22T15:54:00Z" w16du:dateUtc="2025-04-22T13:54:00Z">
        <w:r w:rsidR="00A175F9" w:rsidRPr="00040F1C" w:rsidDel="004614A4">
          <w:rPr>
            <w:rFonts w:ascii="Roboto" w:hAnsi="Roboto"/>
            <w:sz w:val="22"/>
            <w:szCs w:val="22"/>
            <w:lang w:val="en-US"/>
          </w:rPr>
          <w:delText xml:space="preserve">For atrial fibrillation the biggest relative differences </w:delText>
        </w:r>
        <w:commentRangeEnd w:id="219"/>
        <w:r w:rsidR="00964632" w:rsidDel="004614A4">
          <w:rPr>
            <w:rStyle w:val="Kommentarhenvisning"/>
            <w:lang w:val="en-US" w:eastAsia="en-US"/>
          </w:rPr>
          <w:commentReference w:id="219"/>
        </w:r>
        <w:r w:rsidR="00A175F9" w:rsidRPr="00040F1C" w:rsidDel="004614A4">
          <w:rPr>
            <w:rFonts w:ascii="Roboto" w:hAnsi="Roboto"/>
            <w:sz w:val="22"/>
            <w:szCs w:val="22"/>
            <w:lang w:val="en-US"/>
          </w:rPr>
          <w:delText xml:space="preserve">in age-specific incidence </w:delText>
        </w:r>
        <w:r w:rsidR="00625F3A" w:rsidDel="004614A4">
          <w:rPr>
            <w:rFonts w:ascii="Roboto" w:hAnsi="Roboto"/>
            <w:sz w:val="22"/>
            <w:szCs w:val="22"/>
            <w:lang w:val="en-US"/>
          </w:rPr>
          <w:delText>were</w:delText>
        </w:r>
        <w:r w:rsidR="00625F3A" w:rsidRPr="00040F1C" w:rsidDel="004614A4">
          <w:rPr>
            <w:rFonts w:ascii="Roboto" w:hAnsi="Roboto"/>
            <w:sz w:val="22"/>
            <w:szCs w:val="22"/>
            <w:lang w:val="en-US"/>
          </w:rPr>
          <w:delText xml:space="preserve"> </w:delText>
        </w:r>
        <w:r w:rsidR="00A175F9" w:rsidRPr="00040F1C" w:rsidDel="004614A4">
          <w:rPr>
            <w:rFonts w:ascii="Roboto" w:hAnsi="Roboto"/>
            <w:sz w:val="22"/>
            <w:szCs w:val="22"/>
            <w:lang w:val="en-US"/>
          </w:rPr>
          <w:delText xml:space="preserve">observed </w:delText>
        </w:r>
        <w:r w:rsidR="0058399C" w:rsidRPr="00040F1C" w:rsidDel="004614A4">
          <w:rPr>
            <w:rFonts w:ascii="Roboto" w:hAnsi="Roboto"/>
            <w:sz w:val="22"/>
            <w:szCs w:val="22"/>
            <w:lang w:val="en-US"/>
          </w:rPr>
          <w:delText>earlier in life</w:delText>
        </w:r>
        <w:r w:rsidR="00A751D0" w:rsidDel="004614A4">
          <w:rPr>
            <w:rFonts w:ascii="Roboto" w:hAnsi="Roboto"/>
            <w:sz w:val="22"/>
            <w:szCs w:val="22"/>
            <w:lang w:val="en-US"/>
          </w:rPr>
          <w:delText xml:space="preserve"> (prior to age 45</w:delText>
        </w:r>
        <w:r w:rsidR="00290C27" w:rsidDel="004614A4">
          <w:rPr>
            <w:rFonts w:ascii="Roboto" w:hAnsi="Roboto"/>
            <w:sz w:val="22"/>
            <w:szCs w:val="22"/>
            <w:lang w:val="en-US"/>
          </w:rPr>
          <w:delText xml:space="preserve"> years</w:delText>
        </w:r>
        <w:r w:rsidR="00A751D0" w:rsidDel="004614A4">
          <w:rPr>
            <w:rFonts w:ascii="Roboto" w:hAnsi="Roboto"/>
            <w:sz w:val="22"/>
            <w:szCs w:val="22"/>
            <w:lang w:val="en-US"/>
          </w:rPr>
          <w:delText>)</w:delText>
        </w:r>
        <w:r w:rsidR="00A175F9" w:rsidRPr="00040F1C" w:rsidDel="004614A4">
          <w:rPr>
            <w:rFonts w:ascii="Roboto" w:hAnsi="Roboto"/>
            <w:sz w:val="22"/>
            <w:szCs w:val="22"/>
            <w:lang w:val="en-US"/>
          </w:rPr>
          <w:delText>, and s</w:delText>
        </w:r>
      </w:del>
      <w:proofErr w:type="spellStart"/>
      <w:ins w:id="221" w:author="Christoffer Vissing" w:date="2025-04-22T15:54:00Z" w16du:dateUtc="2025-04-22T13:54:00Z">
        <w:r w:rsidR="004614A4">
          <w:rPr>
            <w:rFonts w:ascii="Roboto" w:hAnsi="Roboto"/>
            <w:sz w:val="22"/>
            <w:szCs w:val="22"/>
            <w:lang w:val="en-US"/>
          </w:rPr>
          <w:t>S</w:t>
        </w:r>
      </w:ins>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ins w:id="222" w:author="Christoffer Vissing" w:date="2025-04-22T15:53:00Z" w16du:dateUtc="2025-04-22T13:53:00Z">
        <w:r w:rsidR="004614A4" w:rsidRPr="004614A4">
          <w:rPr>
            <w:rFonts w:ascii="Roboto" w:hAnsi="Roboto"/>
            <w:sz w:val="22"/>
            <w:szCs w:val="22"/>
            <w:lang w:val="en-US"/>
          </w:rPr>
          <w:t xml:space="preserve"> </w:t>
        </w:r>
        <w:r w:rsidR="004614A4">
          <w:rPr>
            <w:rFonts w:ascii="Roboto" w:hAnsi="Roboto"/>
            <w:sz w:val="22"/>
            <w:szCs w:val="22"/>
            <w:lang w:val="en-US"/>
          </w:rPr>
          <w:t xml:space="preserve">and </w:t>
        </w:r>
        <w:r w:rsidR="004614A4" w:rsidRPr="00040F1C">
          <w:rPr>
            <w:rFonts w:ascii="Roboto" w:hAnsi="Roboto"/>
            <w:sz w:val="22"/>
            <w:szCs w:val="22"/>
            <w:lang w:val="en-US"/>
          </w:rPr>
          <w:t xml:space="preserve">the biggest relative differences in age-specific incidence </w:t>
        </w:r>
        <w:r w:rsidR="004614A4">
          <w:rPr>
            <w:rFonts w:ascii="Roboto" w:hAnsi="Roboto"/>
            <w:sz w:val="22"/>
            <w:szCs w:val="22"/>
            <w:lang w:val="en-US"/>
          </w:rPr>
          <w:t>were</w:t>
        </w:r>
        <w:r w:rsidR="004614A4" w:rsidRPr="00040F1C">
          <w:rPr>
            <w:rFonts w:ascii="Roboto" w:hAnsi="Roboto"/>
            <w:sz w:val="22"/>
            <w:szCs w:val="22"/>
            <w:lang w:val="en-US"/>
          </w:rPr>
          <w:t xml:space="preserve"> observed earlier in life</w:t>
        </w:r>
        <w:r w:rsidR="004614A4">
          <w:rPr>
            <w:rFonts w:ascii="Roboto" w:hAnsi="Roboto"/>
            <w:sz w:val="22"/>
            <w:szCs w:val="22"/>
            <w:lang w:val="en-US"/>
          </w:rPr>
          <w:t xml:space="preserve"> (prior to age 45 years</w:t>
        </w:r>
        <w:proofErr w:type="gramStart"/>
        <w:r w:rsidR="004614A4">
          <w:rPr>
            <w:rFonts w:ascii="Roboto" w:hAnsi="Roboto"/>
            <w:sz w:val="22"/>
            <w:szCs w:val="22"/>
            <w:lang w:val="en-US"/>
          </w:rPr>
          <w:t>)</w:t>
        </w:r>
        <w:r w:rsidR="004614A4" w:rsidRPr="00040F1C">
          <w:rPr>
            <w:rFonts w:ascii="Roboto" w:hAnsi="Roboto"/>
            <w:sz w:val="22"/>
            <w:szCs w:val="22"/>
            <w:lang w:val="en-US"/>
          </w:rPr>
          <w:t>.</w:t>
        </w:r>
      </w:ins>
      <w:r w:rsidR="00A175F9" w:rsidRPr="00040F1C">
        <w:rPr>
          <w:rFonts w:ascii="Roboto" w:hAnsi="Roboto"/>
          <w:sz w:val="22"/>
          <w:szCs w:val="22"/>
          <w:lang w:val="en-US"/>
        </w:rPr>
        <w:t>.</w:t>
      </w:r>
      <w:proofErr w:type="gramEnd"/>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7D767C1"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w:t>
      </w:r>
      <w:del w:id="223" w:author="Christoffer Vissing" w:date="2025-04-22T15:54:00Z" w16du:dateUtc="2025-04-22T13:54:00Z">
        <w:r w:rsidRPr="00431AEB" w:rsidDel="004614A4">
          <w:rPr>
            <w:rFonts w:ascii="Roboto" w:hAnsi="Roboto"/>
            <w:sz w:val="22"/>
            <w:szCs w:val="22"/>
            <w:lang w:val="en-US"/>
          </w:rPr>
          <w:delText xml:space="preserve">lower </w:delText>
        </w:r>
      </w:del>
      <w:ins w:id="224" w:author="Christoffer Vissing" w:date="2025-04-22T15:54:00Z" w16du:dateUtc="2025-04-22T13:54:00Z">
        <w:r w:rsidR="004614A4">
          <w:rPr>
            <w:rFonts w:ascii="Roboto" w:hAnsi="Roboto"/>
            <w:sz w:val="22"/>
            <w:szCs w:val="22"/>
            <w:lang w:val="en-US"/>
          </w:rPr>
          <w:t>younger</w:t>
        </w:r>
        <w:r w:rsidR="004614A4" w:rsidRPr="00431AEB">
          <w:rPr>
            <w:rFonts w:ascii="Roboto" w:hAnsi="Roboto"/>
            <w:sz w:val="22"/>
            <w:szCs w:val="22"/>
            <w:lang w:val="en-US"/>
          </w:rPr>
          <w:t xml:space="preserve"> </w:t>
        </w:r>
      </w:ins>
      <w:r w:rsidRPr="00431AEB">
        <w:rPr>
          <w:rFonts w:ascii="Roboto" w:hAnsi="Roboto"/>
          <w:sz w:val="22"/>
          <w:szCs w:val="22"/>
          <w:lang w:val="en-US"/>
        </w:rPr>
        <w:t>(</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25"/>
      <w:r w:rsidRPr="00741F94">
        <w:rPr>
          <w:rFonts w:ascii="Roboto" w:hAnsi="Roboto"/>
          <w:sz w:val="22"/>
          <w:szCs w:val="22"/>
          <w:lang w:val="en-US"/>
        </w:rPr>
        <w:t>mortality</w:t>
      </w:r>
      <w:commentRangeEnd w:id="225"/>
      <w:r w:rsidR="007D6E9F">
        <w:rPr>
          <w:rStyle w:val="Kommentarhenvisning"/>
          <w:lang w:val="en-US" w:eastAsia="en-US"/>
        </w:rPr>
        <w:commentReference w:id="225"/>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26"/>
      <w:commentRangeStart w:id="227"/>
      <w:r w:rsidRPr="00DF613E">
        <w:rPr>
          <w:rFonts w:ascii="Roboto" w:hAnsi="Roboto"/>
          <w:sz w:val="22"/>
          <w:szCs w:val="22"/>
          <w:lang w:val="en-US"/>
        </w:rPr>
        <w:t>Patients</w:t>
      </w:r>
      <w:commentRangeEnd w:id="226"/>
      <w:r w:rsidR="00535359">
        <w:rPr>
          <w:rStyle w:val="Kommentarhenvisning"/>
          <w:lang w:val="en-US" w:eastAsia="en-US"/>
        </w:rPr>
        <w:commentReference w:id="226"/>
      </w:r>
      <w:commentRangeEnd w:id="227"/>
      <w:r w:rsidR="0074716C">
        <w:rPr>
          <w:rStyle w:val="Kommentarhenvisning"/>
          <w:lang w:val="en-US" w:eastAsia="en-US"/>
        </w:rPr>
        <w:commentReference w:id="227"/>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del w:id="228" w:author="Christoffer Vissing" w:date="2025-04-22T15:55:00Z" w16du:dateUtc="2025-04-22T13:55:00Z">
        <w:r w:rsidRPr="00DF613E" w:rsidDel="004614A4">
          <w:rPr>
            <w:rFonts w:ascii="Roboto" w:hAnsi="Roboto"/>
            <w:sz w:val="22"/>
            <w:szCs w:val="22"/>
            <w:lang w:val="en-US"/>
          </w:rPr>
          <w:delText xml:space="preserve"> </w:delText>
        </w:r>
      </w:del>
      <w:ins w:id="229" w:author="Christoffer Vissing" w:date="2025-04-22T15:55:00Z" w16du:dateUtc="2025-04-22T13:55:00Z">
        <w:r w:rsidR="004614A4">
          <w:rPr>
            <w:rFonts w:ascii="Roboto" w:hAnsi="Roboto"/>
            <w:sz w:val="22"/>
            <w:szCs w:val="22"/>
            <w:lang w:val="en-US"/>
          </w:rPr>
          <w:t xml:space="preserve">. </w:t>
        </w:r>
      </w:ins>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30"/>
      <w:r w:rsidRPr="00DF613E">
        <w:rPr>
          <w:rFonts w:ascii="Roboto" w:hAnsi="Roboto"/>
          <w:sz w:val="22"/>
          <w:szCs w:val="22"/>
          <w:lang w:val="en-US"/>
        </w:rPr>
        <w:t>HCM</w:t>
      </w:r>
      <w:commentRangeEnd w:id="230"/>
      <w:r w:rsidR="00535359">
        <w:rPr>
          <w:rStyle w:val="Kommentarhenvisning"/>
          <w:lang w:val="en-US" w:eastAsia="en-US"/>
        </w:rPr>
        <w:commentReference w:id="230"/>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0D3DC620"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31"/>
      <w:commentRangeStart w:id="232"/>
      <w:r>
        <w:rPr>
          <w:rFonts w:ascii="Roboto" w:hAnsi="Roboto"/>
          <w:sz w:val="22"/>
          <w:szCs w:val="22"/>
          <w:lang w:val="en-US"/>
        </w:rPr>
        <w:t>LV obstruction, atrial fibrillation</w:t>
      </w:r>
      <w:commentRangeEnd w:id="231"/>
      <w:r w:rsidR="00535359">
        <w:rPr>
          <w:rStyle w:val="Kommentarhenvisning"/>
          <w:lang w:val="en-US" w:eastAsia="en-US"/>
        </w:rPr>
        <w:commentReference w:id="231"/>
      </w:r>
      <w:commentRangeEnd w:id="232"/>
      <w:r w:rsidR="009520DB">
        <w:rPr>
          <w:rStyle w:val="Kommentarhenvisning"/>
          <w:lang w:val="en-US" w:eastAsia="en-US"/>
        </w:rPr>
        <w:commentReference w:id="232"/>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w:t>
      </w:r>
      <w:commentRangeStart w:id="233"/>
      <w:r w:rsidR="00F406CB">
        <w:rPr>
          <w:rFonts w:ascii="Roboto" w:hAnsi="Roboto"/>
          <w:sz w:val="22"/>
          <w:szCs w:val="22"/>
          <w:lang w:val="en-US"/>
        </w:rPr>
        <w:t>HCM</w:t>
      </w:r>
      <w:commentRangeEnd w:id="233"/>
      <w:r w:rsidR="009520DB">
        <w:rPr>
          <w:rStyle w:val="Kommentarhenvisning"/>
          <w:lang w:val="en-US" w:eastAsia="en-US"/>
        </w:rPr>
        <w:commentReference w:id="233"/>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del w:id="234" w:author="Christoffer Vissing" w:date="2025-04-22T15:55:00Z" w16du:dateUtc="2025-04-22T13:55:00Z">
        <w:r w:rsidR="003C3095" w:rsidDel="004614A4">
          <w:rPr>
            <w:rFonts w:ascii="Roboto" w:hAnsi="Roboto"/>
            <w:sz w:val="22"/>
            <w:szCs w:val="22"/>
            <w:lang w:val="en-US"/>
          </w:rPr>
          <w:delText xml:space="preserve">most </w:delText>
        </w:r>
      </w:del>
      <w:ins w:id="235" w:author="Christoffer Vissing" w:date="2025-04-22T15:55:00Z" w16du:dateUtc="2025-04-22T13:55:00Z">
        <w:r w:rsidR="004614A4">
          <w:rPr>
            <w:rFonts w:ascii="Roboto" w:hAnsi="Roboto"/>
            <w:sz w:val="22"/>
            <w:szCs w:val="22"/>
            <w:lang w:val="en-US"/>
          </w:rPr>
          <w:t>highest number of</w:t>
        </w:r>
        <w:r w:rsidR="004614A4">
          <w:rPr>
            <w:rFonts w:ascii="Roboto" w:hAnsi="Roboto"/>
            <w:sz w:val="22"/>
            <w:szCs w:val="22"/>
            <w:lang w:val="en-US"/>
          </w:rPr>
          <w:t xml:space="preserve"> </w:t>
        </w:r>
      </w:ins>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w:t>
      </w:r>
      <w:del w:id="236" w:author="Christoffer Vissing" w:date="2025-04-22T15:56:00Z" w16du:dateUtc="2025-04-22T13:56:00Z">
        <w:r w:rsidR="00B4257D" w:rsidRPr="00431AEB" w:rsidDel="004614A4">
          <w:rPr>
            <w:rFonts w:ascii="Roboto" w:hAnsi="Roboto"/>
            <w:sz w:val="22"/>
            <w:szCs w:val="22"/>
            <w:lang w:val="en-US"/>
          </w:rPr>
          <w:delText xml:space="preserve">HR </w:delText>
        </w:r>
      </w:del>
      <w:r w:rsidR="00B4257D" w:rsidRPr="00431AEB">
        <w:rPr>
          <w:rFonts w:ascii="Roboto" w:hAnsi="Roboto"/>
          <w:sz w:val="22"/>
          <w:szCs w:val="22"/>
          <w:lang w:val="en-US"/>
        </w:rPr>
        <w:t>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w:t>
      </w:r>
      <w:r w:rsidR="00D52FCA" w:rsidRPr="00431AEB">
        <w:rPr>
          <w:rFonts w:ascii="Roboto" w:hAnsi="Roboto"/>
          <w:sz w:val="22"/>
          <w:szCs w:val="22"/>
          <w:lang w:val="en-US"/>
        </w:rPr>
        <w:lastRenderedPageBreak/>
        <w:t xml:space="preserve">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37" w:author="Lampert, Rachel" w:date="2025-04-03T09:21:00Z" w16du:dateUtc="2025-04-03T13:21:00Z">
        <w:r w:rsidDel="000D4738">
          <w:rPr>
            <w:rFonts w:ascii="Roboto" w:hAnsi="Roboto"/>
            <w:sz w:val="22"/>
            <w:szCs w:val="22"/>
            <w:lang w:val="en-US"/>
          </w:rPr>
          <w:delText>An i</w:delText>
        </w:r>
      </w:del>
      <w:ins w:id="23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39" w:author="Lampert, Rachel" w:date="2025-04-03T09:21:00Z" w16du:dateUtc="2025-04-03T13:21:00Z">
        <w:r w:rsidR="000D4738">
          <w:rPr>
            <w:rFonts w:ascii="Roboto" w:hAnsi="Roboto"/>
            <w:sz w:val="22"/>
            <w:szCs w:val="22"/>
            <w:lang w:val="en-US"/>
          </w:rPr>
          <w:t>e</w:t>
        </w:r>
      </w:ins>
      <w:proofErr w:type="gramEnd"/>
      <w:del w:id="24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41" w:author="Lampert, Rachel" w:date="2025-04-03T09:22:00Z" w16du:dateUtc="2025-04-03T13:22:00Z">
        <w:r w:rsidR="00934456" w:rsidDel="000D4738">
          <w:rPr>
            <w:rFonts w:ascii="Roboto" w:hAnsi="Roboto"/>
            <w:sz w:val="22"/>
            <w:szCs w:val="22"/>
            <w:lang w:val="en-US"/>
          </w:rPr>
          <w:delText xml:space="preserve">was </w:delText>
        </w:r>
      </w:del>
      <w:ins w:id="24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4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4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4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4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4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48" w:author="Anna Axelsson Raja" w:date="2025-03-29T23:09:00Z">
        <w:r w:rsidR="00F87F9D">
          <w:rPr>
            <w:rFonts w:ascii="Roboto" w:hAnsi="Roboto"/>
            <w:sz w:val="22"/>
            <w:szCs w:val="22"/>
            <w:lang w:val="en-US"/>
          </w:rPr>
          <w:t>a</w:t>
        </w:r>
      </w:ins>
      <w:ins w:id="24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47"/>
      <w:r w:rsidR="00C00F0C">
        <w:rPr>
          <w:rStyle w:val="Kommentarhenvisning"/>
          <w:lang w:val="en-US" w:eastAsia="en-US"/>
        </w:rPr>
        <w:commentReference w:id="24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5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50"/>
      <w:r w:rsidR="00C00F0C">
        <w:rPr>
          <w:rStyle w:val="Kommentarhenvisning"/>
          <w:lang w:val="en-US" w:eastAsia="en-US"/>
        </w:rPr>
        <w:commentReference w:id="25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5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7982012A"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w:t>
      </w:r>
      <w:commentRangeStart w:id="252"/>
      <w:r w:rsidR="002045AA" w:rsidRPr="00DF613E">
        <w:rPr>
          <w:rFonts w:ascii="Roboto" w:hAnsi="Roboto"/>
          <w:sz w:val="22"/>
          <w:szCs w:val="22"/>
          <w:lang w:val="en-US"/>
        </w:rPr>
        <w:t xml:space="preserve">incidence </w:t>
      </w:r>
      <w:commentRangeEnd w:id="252"/>
      <w:r w:rsidR="009520DB">
        <w:rPr>
          <w:rStyle w:val="Kommentarhenvisning"/>
          <w:lang w:val="en-US" w:eastAsia="en-US"/>
        </w:rPr>
        <w:commentReference w:id="252"/>
      </w:r>
      <w:del w:id="253" w:author="Christoffer Vissing" w:date="2025-04-22T15:57:00Z" w16du:dateUtc="2025-04-22T13:57:00Z">
        <w:r w:rsidR="002045AA" w:rsidRPr="00DF613E" w:rsidDel="00D42B8E">
          <w:rPr>
            <w:rFonts w:ascii="Roboto" w:hAnsi="Roboto"/>
            <w:sz w:val="22"/>
            <w:szCs w:val="22"/>
            <w:lang w:val="en-US"/>
          </w:rPr>
          <w:delText>rate</w:delText>
        </w:r>
      </w:del>
      <w:r w:rsidR="002045AA" w:rsidRPr="00DF613E">
        <w:rPr>
          <w:rFonts w:ascii="Roboto" w:hAnsi="Roboto"/>
          <w:sz w:val="22"/>
          <w:szCs w:val="22"/>
          <w:lang w:val="en-US"/>
        </w:rPr>
        <w:t xml:space="preserve"> </w:t>
      </w:r>
      <w:r w:rsidR="007100EB">
        <w:rPr>
          <w:rFonts w:ascii="Roboto" w:hAnsi="Roboto"/>
          <w:sz w:val="22"/>
          <w:szCs w:val="22"/>
          <w:lang w:val="en-US"/>
        </w:rPr>
        <w:t xml:space="preserve">of </w:t>
      </w:r>
      <w:del w:id="254" w:author="Christoffer Vissing" w:date="2025-04-22T15:57:00Z" w16du:dateUtc="2025-04-22T13:57:00Z">
        <w:r w:rsidR="00EB5A65" w:rsidDel="00D42B8E">
          <w:rPr>
            <w:rFonts w:ascii="Roboto" w:hAnsi="Roboto"/>
            <w:sz w:val="22"/>
            <w:szCs w:val="22"/>
            <w:lang w:val="en-US"/>
          </w:rPr>
          <w:delText>having</w:delText>
        </w:r>
        <w:r w:rsidR="007100EB" w:rsidDel="00D42B8E">
          <w:rPr>
            <w:rFonts w:ascii="Roboto" w:hAnsi="Roboto"/>
            <w:sz w:val="22"/>
            <w:szCs w:val="22"/>
            <w:lang w:val="en-US"/>
          </w:rPr>
          <w:delText xml:space="preserve"> </w:delText>
        </w:r>
      </w:del>
      <w:r w:rsidR="007100EB">
        <w:rPr>
          <w:rFonts w:ascii="Roboto" w:hAnsi="Roboto"/>
          <w:sz w:val="22"/>
          <w:szCs w:val="22"/>
          <w:lang w:val="en-US"/>
        </w:rPr>
        <w:t xml:space="preserve">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55"/>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55"/>
      <w:r w:rsidR="000B5DA3">
        <w:rPr>
          <w:rStyle w:val="Kommentarhenvisning"/>
          <w:lang w:val="en-US" w:eastAsia="en-US"/>
        </w:rPr>
        <w:commentReference w:id="255"/>
      </w:r>
      <w:r w:rsidR="00523C29">
        <w:rPr>
          <w:rFonts w:ascii="Roboto" w:hAnsi="Roboto"/>
          <w:sz w:val="22"/>
          <w:szCs w:val="22"/>
          <w:lang w:val="en-US"/>
        </w:rPr>
        <w:tab/>
      </w:r>
    </w:p>
    <w:p w14:paraId="49917606" w14:textId="479E0D89"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56" w:author="Anna Axelsson Raja" w:date="2025-03-29T23:11:00Z">
        <w:r w:rsidR="00A81610">
          <w:rPr>
            <w:rFonts w:ascii="Roboto" w:hAnsi="Roboto"/>
            <w:sz w:val="22"/>
            <w:szCs w:val="22"/>
            <w:lang w:val="en-US"/>
          </w:rPr>
          <w:t>s</w:t>
        </w:r>
      </w:ins>
      <w:del w:id="257"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58"/>
      <w:del w:id="259" w:author="Christoffer Vissing" w:date="2025-04-22T15:57:00Z" w16du:dateUtc="2025-04-22T13:57:00Z">
        <w:r w:rsidR="00581BBC" w:rsidDel="00D42B8E">
          <w:rPr>
            <w:rFonts w:ascii="Roboto" w:hAnsi="Roboto"/>
            <w:sz w:val="22"/>
            <w:szCs w:val="22"/>
            <w:lang w:val="en-US"/>
          </w:rPr>
          <w:delText>b</w:delText>
        </w:r>
      </w:del>
      <w:ins w:id="260" w:author="Christoffer Vissing" w:date="2025-04-08T15:47:00Z" w16du:dateUtc="2025-04-08T13:47:00Z">
        <w:r w:rsidR="007F0426">
          <w:rPr>
            <w:rFonts w:ascii="Roboto" w:hAnsi="Roboto"/>
            <w:sz w:val="22"/>
            <w:szCs w:val="22"/>
            <w:lang w:val="en-US"/>
          </w:rPr>
          <w:t xml:space="preserve">may </w:t>
        </w:r>
      </w:ins>
      <w:ins w:id="261" w:author="Christoffer Vissing" w:date="2025-04-22T15:57:00Z" w16du:dateUtc="2025-04-22T13:57:00Z">
        <w:r w:rsidR="00D42B8E">
          <w:rPr>
            <w:rFonts w:ascii="Roboto" w:hAnsi="Roboto"/>
            <w:sz w:val="22"/>
            <w:szCs w:val="22"/>
            <w:lang w:val="en-US"/>
          </w:rPr>
          <w:t xml:space="preserve">be causal factors in the development </w:t>
        </w:r>
      </w:ins>
      <w:ins w:id="262" w:author="Christoffer Vissing" w:date="2025-04-22T15:58:00Z" w16du:dateUtc="2025-04-22T13:58:00Z">
        <w:r w:rsidR="00D42B8E">
          <w:rPr>
            <w:rFonts w:ascii="Roboto" w:hAnsi="Roboto"/>
            <w:sz w:val="22"/>
            <w:szCs w:val="22"/>
            <w:lang w:val="en-US"/>
          </w:rPr>
          <w:t>of</w:t>
        </w:r>
      </w:ins>
      <w:del w:id="263"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64"/>
      <w:r w:rsidR="00581BBC">
        <w:rPr>
          <w:rFonts w:ascii="Roboto" w:hAnsi="Roboto"/>
          <w:sz w:val="22"/>
          <w:szCs w:val="22"/>
          <w:lang w:val="en-US"/>
        </w:rPr>
        <w:t>HCM</w:t>
      </w:r>
      <w:commentRangeEnd w:id="264"/>
      <w:r w:rsidR="00C00F0C">
        <w:rPr>
          <w:rStyle w:val="Kommentarhenvisning"/>
          <w:lang w:val="en-US" w:eastAsia="en-US"/>
        </w:rPr>
        <w:commentReference w:id="264"/>
      </w:r>
      <w:r w:rsidR="00581BBC">
        <w:rPr>
          <w:rFonts w:ascii="Roboto" w:hAnsi="Roboto"/>
          <w:sz w:val="22"/>
          <w:szCs w:val="22"/>
          <w:lang w:val="en-US"/>
        </w:rPr>
        <w:t xml:space="preserve">. </w:t>
      </w:r>
      <w:commentRangeEnd w:id="258"/>
      <w:r w:rsidR="007F0426">
        <w:rPr>
          <w:rStyle w:val="Kommentarhenvisning"/>
          <w:lang w:val="en-US" w:eastAsia="en-US"/>
        </w:rPr>
        <w:commentReference w:id="258"/>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65" w:author="Lampert, Rachel" w:date="2025-04-03T09:27:00Z" w16du:dateUtc="2025-04-03T13:27:00Z">
        <w:r>
          <w:rPr>
            <w:rFonts w:ascii="Roboto" w:hAnsi="Roboto"/>
            <w:sz w:val="22"/>
            <w:szCs w:val="22"/>
            <w:lang w:val="en-US"/>
          </w:rPr>
          <w:lastRenderedPageBreak/>
          <w:t>Adding to these prior data, we found that</w:t>
        </w:r>
      </w:ins>
      <w:del w:id="266"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67" w:author="Lampert, Rachel" w:date="2025-04-03T09:28:00Z" w16du:dateUtc="2025-04-03T13:28:00Z">
        <w:r>
          <w:rPr>
            <w:rFonts w:ascii="Roboto" w:hAnsi="Roboto"/>
            <w:sz w:val="22"/>
            <w:szCs w:val="22"/>
            <w:lang w:val="en-US"/>
          </w:rPr>
          <w:t>, even af</w:t>
        </w:r>
        <w:del w:id="268"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69"/>
      <w:commentRangeStart w:id="270"/>
      <w:r w:rsidR="00636ED5">
        <w:rPr>
          <w:rFonts w:ascii="Roboto" w:hAnsi="Roboto"/>
          <w:sz w:val="22"/>
          <w:szCs w:val="22"/>
          <w:lang w:val="en-US"/>
        </w:rPr>
        <w:t xml:space="preserve">ventricular arrhythmias seemed </w:t>
      </w:r>
      <w:commentRangeStart w:id="271"/>
      <w:ins w:id="272" w:author="Anna Axelsson Raja" w:date="2025-03-29T23:14:00Z">
        <w:r w:rsidR="00A81610">
          <w:rPr>
            <w:rFonts w:ascii="Roboto" w:hAnsi="Roboto"/>
            <w:sz w:val="22"/>
            <w:szCs w:val="22"/>
            <w:lang w:val="en-US"/>
          </w:rPr>
          <w:t xml:space="preserve">be equal at younger ages but </w:t>
        </w:r>
      </w:ins>
      <w:del w:id="273"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71"/>
      <w:r w:rsidR="00A81610">
        <w:rPr>
          <w:rStyle w:val="Kommentarhenvisning"/>
          <w:lang w:val="en-US" w:eastAsia="en-US"/>
        </w:rPr>
        <w:commentReference w:id="271"/>
      </w:r>
      <w:commentRangeStart w:id="274"/>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74"/>
      <w:r w:rsidR="005E2ED0">
        <w:rPr>
          <w:rStyle w:val="Kommentarhenvisning"/>
          <w:lang w:val="en-US" w:eastAsia="en-US"/>
        </w:rPr>
        <w:commentReference w:id="274"/>
      </w:r>
      <w:r w:rsidR="00636ED5">
        <w:rPr>
          <w:rFonts w:ascii="Roboto" w:hAnsi="Roboto"/>
          <w:sz w:val="22"/>
          <w:szCs w:val="22"/>
          <w:lang w:val="en-US"/>
        </w:rPr>
        <w:t>.</w:t>
      </w:r>
      <w:r w:rsidR="00D54922">
        <w:rPr>
          <w:rFonts w:ascii="Roboto" w:hAnsi="Roboto"/>
          <w:sz w:val="22"/>
          <w:szCs w:val="22"/>
          <w:lang w:val="en-US"/>
        </w:rPr>
        <w:t xml:space="preserve"> </w:t>
      </w:r>
      <w:commentRangeEnd w:id="269"/>
      <w:r w:rsidR="00D0466C">
        <w:rPr>
          <w:rStyle w:val="Kommentarhenvisning"/>
          <w:lang w:val="en-US" w:eastAsia="en-US"/>
        </w:rPr>
        <w:commentReference w:id="269"/>
      </w:r>
      <w:commentRangeEnd w:id="270"/>
      <w:r w:rsidR="009520DB">
        <w:rPr>
          <w:rStyle w:val="Kommentarhenvisning"/>
          <w:lang w:val="en-US" w:eastAsia="en-US"/>
        </w:rPr>
        <w:commentReference w:id="270"/>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75"/>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76"/>
      <w:commentRangeStart w:id="277"/>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75"/>
      <w:r w:rsidR="00A81610">
        <w:rPr>
          <w:rStyle w:val="Kommentarhenvisning"/>
          <w:lang w:val="en-US" w:eastAsia="en-US"/>
        </w:rPr>
        <w:commentReference w:id="275"/>
      </w:r>
      <w:commentRangeEnd w:id="276"/>
      <w:r w:rsidR="00D0466C">
        <w:rPr>
          <w:rStyle w:val="Kommentarhenvisning"/>
          <w:lang w:val="en-US" w:eastAsia="en-US"/>
        </w:rPr>
        <w:commentReference w:id="276"/>
      </w:r>
      <w:commentRangeEnd w:id="277"/>
      <w:r w:rsidR="009E4A4E">
        <w:rPr>
          <w:rStyle w:val="Kommentarhenvisning"/>
          <w:lang w:val="en-US" w:eastAsia="en-US"/>
        </w:rPr>
        <w:commentReference w:id="277"/>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5664BD23"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del w:id="278" w:author="Christoffer Vissing" w:date="2025-04-22T16:00:00Z" w16du:dateUtc="2025-04-22T14:00:00Z">
        <w:r w:rsidR="00682C9F" w:rsidRPr="00DF613E" w:rsidDel="00D42B8E">
          <w:rPr>
            <w:rFonts w:ascii="Roboto" w:hAnsi="Roboto"/>
            <w:sz w:val="22"/>
            <w:szCs w:val="22"/>
            <w:lang w:val="en-US"/>
          </w:rPr>
          <w:delText xml:space="preserve">the </w:delText>
        </w:r>
      </w:del>
      <w:ins w:id="279" w:author="Christoffer Vissing" w:date="2025-04-22T16:00:00Z" w16du:dateUtc="2025-04-22T14:00:00Z">
        <w:r w:rsidR="00D42B8E">
          <w:rPr>
            <w:rFonts w:ascii="Roboto" w:hAnsi="Roboto"/>
            <w:sz w:val="22"/>
            <w:szCs w:val="22"/>
            <w:lang w:val="en-US"/>
          </w:rPr>
          <w:t>a</w:t>
        </w:r>
        <w:r w:rsidR="00D42B8E" w:rsidRPr="00DF613E">
          <w:rPr>
            <w:rFonts w:ascii="Roboto" w:hAnsi="Roboto"/>
            <w:sz w:val="22"/>
            <w:szCs w:val="22"/>
            <w:lang w:val="en-US"/>
          </w:rPr>
          <w:t xml:space="preserve"> </w:t>
        </w:r>
      </w:ins>
      <w:r w:rsidR="00682C9F" w:rsidRPr="00DF613E">
        <w:rPr>
          <w:rFonts w:ascii="Roboto" w:hAnsi="Roboto"/>
          <w:sz w:val="22"/>
          <w:szCs w:val="22"/>
          <w:lang w:val="en-US"/>
        </w:rPr>
        <w:t>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del w:id="280" w:author="Christoffer Vissing" w:date="2025-04-22T16:01:00Z" w16du:dateUtc="2025-04-22T14:01:00Z">
        <w:r w:rsidR="002624A5" w:rsidDel="00D42B8E">
          <w:rPr>
            <w:rFonts w:ascii="Roboto" w:hAnsi="Roboto"/>
            <w:sz w:val="22"/>
            <w:szCs w:val="22"/>
            <w:lang w:val="en-US"/>
          </w:rPr>
          <w:delText xml:space="preserve">intrinsic </w:delText>
        </w:r>
      </w:del>
      <w:ins w:id="281" w:author="Christoffer Vissing" w:date="2025-04-22T16:01:00Z" w16du:dateUtc="2025-04-22T14:01:00Z">
        <w:r w:rsidR="00D42B8E">
          <w:rPr>
            <w:rFonts w:ascii="Roboto" w:hAnsi="Roboto"/>
            <w:sz w:val="22"/>
            <w:szCs w:val="22"/>
            <w:lang w:val="en-US"/>
          </w:rPr>
          <w:t>related</w:t>
        </w:r>
        <w:r w:rsidR="00D42B8E">
          <w:rPr>
            <w:rFonts w:ascii="Roboto" w:hAnsi="Roboto"/>
            <w:sz w:val="22"/>
            <w:szCs w:val="22"/>
            <w:lang w:val="en-US"/>
          </w:rPr>
          <w:t xml:space="preserve"> </w:t>
        </w:r>
      </w:ins>
      <w:r w:rsidR="002624A5">
        <w:rPr>
          <w:rFonts w:ascii="Roboto" w:hAnsi="Roboto"/>
          <w:sz w:val="22"/>
          <w:szCs w:val="22"/>
          <w:lang w:val="en-US"/>
        </w:rPr>
        <w:t xml:space="preserve">to </w:t>
      </w:r>
      <w:del w:id="282" w:author="Christoffer Vissing" w:date="2025-04-22T16:01:00Z" w16du:dateUtc="2025-04-22T14:01:00Z">
        <w:r w:rsidR="002624A5" w:rsidDel="00D42B8E">
          <w:rPr>
            <w:rFonts w:ascii="Roboto" w:hAnsi="Roboto"/>
            <w:sz w:val="22"/>
            <w:szCs w:val="22"/>
            <w:lang w:val="en-US"/>
          </w:rPr>
          <w:delText>their</w:delText>
        </w:r>
        <w:r w:rsidR="00CC498B" w:rsidDel="00D42B8E">
          <w:rPr>
            <w:rFonts w:ascii="Roboto" w:hAnsi="Roboto"/>
            <w:sz w:val="22"/>
            <w:szCs w:val="22"/>
            <w:lang w:val="en-US"/>
          </w:rPr>
          <w:delText xml:space="preserve"> </w:delText>
        </w:r>
      </w:del>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83" w:author="Lampert, Rachel" w:date="2025-04-03T09:35:00Z" w16du:dateUtc="2025-04-03T13:35:00Z">
        <w:r w:rsidR="00D0466C">
          <w:rPr>
            <w:rFonts w:ascii="Roboto" w:hAnsi="Roboto"/>
            <w:sz w:val="22"/>
            <w:szCs w:val="22"/>
            <w:lang w:val="en-US"/>
          </w:rPr>
          <w:t xml:space="preserve"> Whether AF </w:t>
        </w:r>
      </w:ins>
      <w:ins w:id="284" w:author="Lampert, Rachel" w:date="2025-04-03T09:36:00Z" w16du:dateUtc="2025-04-03T13:36:00Z">
        <w:r w:rsidR="00D0466C">
          <w:rPr>
            <w:rFonts w:ascii="Roboto" w:hAnsi="Roboto"/>
            <w:sz w:val="22"/>
            <w:szCs w:val="22"/>
            <w:lang w:val="en-US"/>
          </w:rPr>
          <w:t xml:space="preserve">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ins>
      <w:ins w:id="285" w:author="Christoffer Vissing" w:date="2025-04-22T16:02:00Z" w16du:dateUtc="2025-04-22T14:02:00Z">
        <w:r w:rsidR="00D42B8E">
          <w:rPr>
            <w:rFonts w:ascii="Roboto" w:hAnsi="Roboto"/>
            <w:sz w:val="22"/>
            <w:szCs w:val="22"/>
            <w:lang w:val="en-US"/>
          </w:rPr>
          <w:t>s</w:t>
        </w:r>
      </w:ins>
      <w:ins w:id="286" w:author="Lampert, Rachel" w:date="2025-04-03T09:36:00Z" w16du:dateUtc="2025-04-03T13:36:00Z">
        <w:del w:id="287" w:author="Christoffer Vissing" w:date="2025-04-22T16:02:00Z" w16du:dateUtc="2025-04-22T14:02:00Z">
          <w:r w:rsidR="00D0466C" w:rsidDel="00D42B8E">
            <w:rPr>
              <w:rFonts w:ascii="Roboto" w:hAnsi="Roboto"/>
              <w:sz w:val="22"/>
              <w:szCs w:val="22"/>
              <w:lang w:val="en-US"/>
            </w:rPr>
            <w:delText xml:space="preserve">, </w:delText>
          </w:r>
        </w:del>
      </w:ins>
      <w:ins w:id="288" w:author="Lampert, Rachel" w:date="2025-04-03T09:44:00Z" w16du:dateUtc="2025-04-03T13:44:00Z">
        <w:del w:id="289" w:author="Christoffer Vissing" w:date="2025-04-22T16:01:00Z" w16du:dateUtc="2025-04-22T14:01:00Z">
          <w:r w:rsidR="006B67A4" w:rsidDel="00D42B8E">
            <w:rPr>
              <w:rFonts w:ascii="Roboto" w:hAnsi="Roboto"/>
              <w:sz w:val="22"/>
              <w:szCs w:val="22"/>
              <w:lang w:val="en-US"/>
            </w:rPr>
            <w:delText>implying that maintenance of sinus rhythm may be beneficial</w:delText>
          </w:r>
        </w:del>
        <w:del w:id="290" w:author="Christoffer Vissing" w:date="2025-04-22T16:02:00Z" w16du:dateUtc="2025-04-22T14:02:00Z">
          <w:r w:rsidR="006B67A4" w:rsidDel="00D42B8E">
            <w:rPr>
              <w:rFonts w:ascii="Roboto" w:hAnsi="Roboto"/>
              <w:sz w:val="22"/>
              <w:szCs w:val="22"/>
              <w:lang w:val="en-US"/>
            </w:rPr>
            <w:delText>,</w:delText>
          </w:r>
        </w:del>
        <w:r w:rsidR="006B67A4">
          <w:rPr>
            <w:rFonts w:ascii="Roboto" w:hAnsi="Roboto"/>
            <w:sz w:val="22"/>
            <w:szCs w:val="22"/>
            <w:lang w:val="en-US"/>
          </w:rPr>
          <w:t xml:space="preserve"> is an important avenue of further research.</w:t>
        </w:r>
      </w:ins>
      <w:r w:rsidR="00CC498B">
        <w:rPr>
          <w:rFonts w:ascii="Roboto" w:hAnsi="Roboto"/>
          <w:sz w:val="22"/>
          <w:szCs w:val="22"/>
          <w:lang w:val="en-US"/>
        </w:rPr>
        <w:t xml:space="preserve"> Sudden cardiac death risk was</w:t>
      </w:r>
      <w:ins w:id="291" w:author="Christoffer Vissing" w:date="2025-04-22T16:02:00Z" w16du:dateUtc="2025-04-22T14:02:00Z">
        <w:r w:rsidR="00D42B8E">
          <w:rPr>
            <w:rFonts w:ascii="Roboto" w:hAnsi="Roboto"/>
            <w:sz w:val="22"/>
            <w:szCs w:val="22"/>
            <w:lang w:val="en-US"/>
          </w:rPr>
          <w:t xml:space="preserve"> also</w:t>
        </w:r>
      </w:ins>
      <w:r w:rsidR="00CC498B">
        <w:rPr>
          <w:rFonts w:ascii="Roboto" w:hAnsi="Roboto"/>
          <w:sz w:val="22"/>
          <w:szCs w:val="22"/>
          <w:lang w:val="en-US"/>
        </w:rPr>
        <w:t xml:space="preserve"> higher </w:t>
      </w:r>
      <w:ins w:id="292" w:author="Christoffer Vissing" w:date="2025-04-22T16:03:00Z" w16du:dateUtc="2025-04-22T14:03:00Z">
        <w:r w:rsidR="00D42B8E">
          <w:rPr>
            <w:rFonts w:ascii="Roboto" w:hAnsi="Roboto"/>
            <w:sz w:val="22"/>
            <w:szCs w:val="22"/>
            <w:lang w:val="en-US"/>
          </w:rPr>
          <w:t xml:space="preserve">in </w:t>
        </w:r>
        <w:proofErr w:type="spellStart"/>
        <w:r w:rsidR="00D42B8E">
          <w:rPr>
            <w:rFonts w:ascii="Roboto" w:hAnsi="Roboto"/>
            <w:sz w:val="22"/>
            <w:szCs w:val="22"/>
            <w:lang w:val="en-US"/>
          </w:rPr>
          <w:t>sarcomeric</w:t>
        </w:r>
        <w:proofErr w:type="spellEnd"/>
        <w:r w:rsidR="00D42B8E">
          <w:rPr>
            <w:rFonts w:ascii="Roboto" w:hAnsi="Roboto"/>
            <w:sz w:val="22"/>
            <w:szCs w:val="22"/>
            <w:lang w:val="en-US"/>
          </w:rPr>
          <w:t xml:space="preserve"> HCM </w:t>
        </w:r>
      </w:ins>
      <w:r w:rsidR="00CC498B">
        <w:rPr>
          <w:rFonts w:ascii="Roboto" w:hAnsi="Roboto"/>
          <w:sz w:val="22"/>
          <w:szCs w:val="22"/>
          <w:lang w:val="en-US"/>
        </w:rPr>
        <w:t xml:space="preserve">and persisted to </w:t>
      </w:r>
      <w:del w:id="293" w:author="Christoffer Vissing" w:date="2025-04-22T16:03:00Z" w16du:dateUtc="2025-04-22T14:03:00Z">
        <w:r w:rsidR="00CC498B" w:rsidDel="00D42B8E">
          <w:rPr>
            <w:rFonts w:ascii="Roboto" w:hAnsi="Roboto"/>
            <w:sz w:val="22"/>
            <w:szCs w:val="22"/>
            <w:lang w:val="en-US"/>
          </w:rPr>
          <w:delText xml:space="preserve">advanced </w:delText>
        </w:r>
      </w:del>
      <w:ins w:id="294" w:author="Christoffer Vissing" w:date="2025-04-22T16:03:00Z" w16du:dateUtc="2025-04-22T14:03:00Z">
        <w:r w:rsidR="00D42B8E">
          <w:rPr>
            <w:rFonts w:ascii="Roboto" w:hAnsi="Roboto"/>
            <w:sz w:val="22"/>
            <w:szCs w:val="22"/>
            <w:lang w:val="en-US"/>
          </w:rPr>
          <w:t>older</w:t>
        </w:r>
        <w:r w:rsidR="00D42B8E">
          <w:rPr>
            <w:rFonts w:ascii="Roboto" w:hAnsi="Roboto"/>
            <w:sz w:val="22"/>
            <w:szCs w:val="22"/>
            <w:lang w:val="en-US"/>
          </w:rPr>
          <w:t xml:space="preserve"> </w:t>
        </w:r>
      </w:ins>
      <w:r w:rsidR="00CC498B">
        <w:rPr>
          <w:rFonts w:ascii="Roboto" w:hAnsi="Roboto"/>
          <w:sz w:val="22"/>
          <w:szCs w:val="22"/>
          <w:lang w:val="en-US"/>
        </w:rPr>
        <w:t>age</w:t>
      </w:r>
      <w:ins w:id="295" w:author="Christoffer Vissing" w:date="2025-04-22T16:03:00Z" w16du:dateUtc="2025-04-22T14:03:00Z">
        <w:r w:rsidR="00D42B8E">
          <w:rPr>
            <w:rFonts w:ascii="Roboto" w:hAnsi="Roboto"/>
            <w:sz w:val="22"/>
            <w:szCs w:val="22"/>
            <w:lang w:val="en-US"/>
          </w:rPr>
          <w:t>s</w:t>
        </w:r>
      </w:ins>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1EDC2E8"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del w:id="296" w:author="Christoffer Vissing" w:date="2025-04-22T16:03:00Z" w16du:dateUtc="2025-04-22T14:03:00Z">
        <w:r w:rsidRPr="00DF613E" w:rsidDel="00D42B8E">
          <w:rPr>
            <w:rFonts w:ascii="Roboto" w:hAnsi="Roboto"/>
            <w:sz w:val="22"/>
            <w:szCs w:val="22"/>
            <w:lang w:val="en-US"/>
          </w:rPr>
          <w:delText xml:space="preserve">carrying </w:delText>
        </w:r>
      </w:del>
      <w:ins w:id="297" w:author="Christoffer Vissing" w:date="2025-04-22T16:03:00Z" w16du:dateUtc="2025-04-22T14:03:00Z">
        <w:r w:rsidR="00D42B8E">
          <w:rPr>
            <w:rFonts w:ascii="Roboto" w:hAnsi="Roboto"/>
            <w:sz w:val="22"/>
            <w:szCs w:val="22"/>
            <w:lang w:val="en-US"/>
          </w:rPr>
          <w:t>the presence of</w:t>
        </w:r>
        <w:r w:rsidR="00D42B8E" w:rsidRPr="00DF613E">
          <w:rPr>
            <w:rFonts w:ascii="Roboto" w:hAnsi="Roboto"/>
            <w:sz w:val="22"/>
            <w:szCs w:val="22"/>
            <w:lang w:val="en-US"/>
          </w:rPr>
          <w:t xml:space="preserve"> </w:t>
        </w:r>
      </w:ins>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98"/>
      <w:commentRangeStart w:id="299"/>
      <w:commentRangeStart w:id="300"/>
      <w:commentRangeStart w:id="301"/>
      <w:r w:rsidR="005664EA">
        <w:rPr>
          <w:rFonts w:ascii="Roboto" w:hAnsi="Roboto"/>
          <w:sz w:val="22"/>
          <w:szCs w:val="22"/>
          <w:lang w:val="en-US"/>
        </w:rPr>
        <w:t>Risk</w:t>
      </w:r>
      <w:commentRangeEnd w:id="298"/>
      <w:r w:rsidR="005E2ED0">
        <w:rPr>
          <w:rStyle w:val="Kommentarhenvisning"/>
          <w:lang w:val="en-US" w:eastAsia="en-US"/>
        </w:rPr>
        <w:commentReference w:id="298"/>
      </w:r>
      <w:commentRangeEnd w:id="299"/>
      <w:r w:rsidR="00746DF7">
        <w:rPr>
          <w:rStyle w:val="Kommentarhenvisning"/>
          <w:lang w:val="en-US" w:eastAsia="en-US"/>
        </w:rPr>
        <w:commentReference w:id="299"/>
      </w:r>
      <w:commentRangeEnd w:id="300"/>
      <w:r w:rsidR="009E4A4E">
        <w:rPr>
          <w:rStyle w:val="Kommentarhenvisning"/>
          <w:lang w:val="en-US" w:eastAsia="en-US"/>
        </w:rPr>
        <w:commentReference w:id="300"/>
      </w:r>
      <w:commentRangeEnd w:id="301"/>
      <w:r w:rsidR="009E4A4E">
        <w:rPr>
          <w:rStyle w:val="Kommentarhenvisning"/>
          <w:lang w:val="en-US" w:eastAsia="en-US"/>
        </w:rPr>
        <w:commentReference w:id="301"/>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302"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624DF0A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303" w:author="Lampert, Rachel" w:date="2025-04-03T09:44:00Z" w16du:dateUtc="2025-04-03T13:44:00Z">
        <w:r w:rsidR="006B67A4">
          <w:rPr>
            <w:rFonts w:ascii="Roboto" w:hAnsi="Roboto"/>
            <w:sz w:val="22"/>
            <w:szCs w:val="22"/>
            <w:lang w:val="en-US"/>
          </w:rPr>
          <w:t>those followed in community</w:t>
        </w:r>
        <w:del w:id="304"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w:t>
        </w:r>
      </w:ins>
      <w:ins w:id="305" w:author="Christoffer Vissing" w:date="2025-04-22T16:03:00Z" w16du:dateUtc="2025-04-22T14:03:00Z">
        <w:r w:rsidR="00D42B8E">
          <w:rPr>
            <w:rFonts w:ascii="Roboto" w:hAnsi="Roboto"/>
            <w:sz w:val="22"/>
            <w:szCs w:val="22"/>
            <w:lang w:val="en-US"/>
          </w:rPr>
          <w:t>s</w:t>
        </w:r>
      </w:ins>
      <w:ins w:id="306" w:author="Lampert, Rachel" w:date="2025-04-03T09:44:00Z" w16du:dateUtc="2025-04-03T13:44:00Z">
        <w:r w:rsidR="006B67A4">
          <w:rPr>
            <w:rFonts w:ascii="Roboto" w:hAnsi="Roboto"/>
            <w:sz w:val="22"/>
            <w:szCs w:val="22"/>
            <w:lang w:val="en-US"/>
          </w:rPr>
          <w:t xml:space="preserve">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7BC1EF67" w:rsidR="005559AF" w:rsidRPr="00DF613E" w:rsidRDefault="007C0B1A" w:rsidP="002E48E9">
      <w:pPr>
        <w:spacing w:line="480" w:lineRule="auto"/>
        <w:rPr>
          <w:rFonts w:ascii="Roboto" w:hAnsi="Roboto"/>
          <w:sz w:val="22"/>
          <w:szCs w:val="22"/>
          <w:lang w:val="en-US"/>
        </w:rPr>
      </w:pPr>
      <w:commentRangeStart w:id="307"/>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del w:id="308" w:author="Christoffer Vissing" w:date="2025-04-22T16:04:00Z" w16du:dateUtc="2025-04-22T14:04:00Z">
        <w:r w:rsidR="00A2067F" w:rsidDel="00D42B8E">
          <w:rPr>
            <w:rFonts w:ascii="Roboto" w:hAnsi="Roboto"/>
            <w:sz w:val="22"/>
            <w:szCs w:val="22"/>
            <w:lang w:val="en-US"/>
          </w:rPr>
          <w:delText>more</w:delText>
        </w:r>
        <w:r w:rsidDel="00D42B8E">
          <w:rPr>
            <w:rFonts w:ascii="Roboto" w:hAnsi="Roboto"/>
            <w:sz w:val="22"/>
            <w:szCs w:val="22"/>
            <w:lang w:val="en-US"/>
          </w:rPr>
          <w:delText xml:space="preserve"> </w:delText>
        </w:r>
      </w:del>
      <w:ins w:id="309" w:author="Christoffer Vissing" w:date="2025-04-22T16:04:00Z" w16du:dateUtc="2025-04-22T14:04:00Z">
        <w:r w:rsidR="00D42B8E">
          <w:rPr>
            <w:rFonts w:ascii="Roboto" w:hAnsi="Roboto"/>
            <w:sz w:val="22"/>
            <w:szCs w:val="22"/>
            <w:lang w:val="en-US"/>
          </w:rPr>
          <w:t>a higher burden of</w:t>
        </w:r>
        <w:r w:rsidR="00D42B8E">
          <w:rPr>
            <w:rFonts w:ascii="Roboto" w:hAnsi="Roboto"/>
            <w:sz w:val="22"/>
            <w:szCs w:val="22"/>
            <w:lang w:val="en-US"/>
          </w:rPr>
          <w:t xml:space="preserve"> </w:t>
        </w:r>
      </w:ins>
      <w:r>
        <w:rPr>
          <w:rFonts w:ascii="Roboto" w:hAnsi="Roboto"/>
          <w:sz w:val="22"/>
          <w:szCs w:val="22"/>
          <w:lang w:val="en-US"/>
        </w:rPr>
        <w:t>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310" w:author="Lampert, Rachel" w:date="2025-04-03T09:45:00Z" w16du:dateUtc="2025-04-03T13:45:00Z">
        <w:r w:rsidR="00CF1786" w:rsidDel="00652B2A">
          <w:rPr>
            <w:rFonts w:ascii="Roboto" w:hAnsi="Roboto"/>
            <w:sz w:val="22"/>
            <w:szCs w:val="22"/>
            <w:lang w:val="en-US"/>
          </w:rPr>
          <w:delText>along with</w:delText>
        </w:r>
      </w:del>
      <w:ins w:id="311"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312"/>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307"/>
      <w:r w:rsidR="00AB003F">
        <w:rPr>
          <w:rStyle w:val="Kommentarhenvisning"/>
          <w:lang w:val="en-US" w:eastAsia="en-US"/>
        </w:rPr>
        <w:commentReference w:id="307"/>
      </w:r>
      <w:commentRangeEnd w:id="312"/>
      <w:r w:rsidR="00652B2A">
        <w:rPr>
          <w:rStyle w:val="Kommentarhenvisning"/>
          <w:lang w:val="en-US" w:eastAsia="en-US"/>
        </w:rPr>
        <w:commentReference w:id="312"/>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313"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314"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315" w:author="Belinda Gray" w:date="2025-04-06T13:11:00Z" w16du:dateUtc="2025-04-06T09:11:00Z">
        <w:r w:rsidRPr="000B5DA3">
          <w:rPr>
            <w:rFonts w:ascii="Roboto" w:hAnsi="Roboto"/>
            <w:bCs/>
            <w:sz w:val="22"/>
            <w:szCs w:val="22"/>
            <w:lang w:val="en-US"/>
            <w:rPrChange w:id="316"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w:t>
      </w:r>
      <w:commentRangeStart w:id="317"/>
      <w:r w:rsidRPr="00DB6D77">
        <w:rPr>
          <w:rFonts w:ascii="Roboto" w:hAnsi="Roboto" w:cs="Times New Roman"/>
        </w:rPr>
        <w:t>interests</w:t>
      </w:r>
      <w:commentRangeEnd w:id="317"/>
      <w:r w:rsidR="009520DB">
        <w:rPr>
          <w:rStyle w:val="Kommentarhenvisning"/>
          <w:rFonts w:ascii="Times New Roman" w:eastAsia="Times New Roman" w:hAnsi="Times New Roman" w:cs="Times New Roman"/>
        </w:rPr>
        <w:commentReference w:id="317"/>
      </w:r>
      <w:r w:rsidRPr="00DB6D77">
        <w:rPr>
          <w:rFonts w:ascii="Roboto" w:hAnsi="Roboto" w:cs="Times New Roman"/>
        </w:rPr>
        <w:t xml:space="preserve">. </w:t>
      </w:r>
    </w:p>
    <w:p w14:paraId="6ECC8E88" w14:textId="5A83F375" w:rsidR="00625F3A" w:rsidRPr="000B5DA3" w:rsidDel="00D81999" w:rsidRDefault="001D711A" w:rsidP="00625F3A">
      <w:pPr>
        <w:pStyle w:val="Ingenafstand"/>
        <w:suppressLineNumbers/>
        <w:rPr>
          <w:del w:id="318"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ins w:id="319" w:author="Christoffer Vissing" w:date="2025-04-12T08:08:00Z" w16du:dateUtc="2025-04-12T06:08:00Z">
        <w:r w:rsidR="00395895">
          <w:rPr>
            <w:rFonts w:ascii="Roboto" w:hAnsi="Roboto" w:cs="Times New Roman"/>
          </w:rPr>
          <w:t xml:space="preserve"> </w:t>
        </w:r>
      </w:ins>
      <w:r w:rsidRPr="00DB6D77">
        <w:rPr>
          <w:rFonts w:ascii="Roboto" w:hAnsi="Roboto" w:cs="Times New Roman"/>
        </w:rPr>
        <w:t>a consultant for Bristol Myers Squibb and Cytokinetics.</w:t>
      </w:r>
      <w:ins w:id="320" w:author="Christoffer Vissing" w:date="2025-04-12T08:08:00Z" w16du:dateUtc="2025-04-12T06:08:00Z">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ins>
      <w:r w:rsidRPr="00DB6D77">
        <w:rPr>
          <w:rFonts w:ascii="Roboto" w:hAnsi="Roboto" w:cs="Times New Roman"/>
        </w:rPr>
        <w:t xml:space="preserve"> MM is a </w:t>
      </w:r>
      <w:r w:rsidRPr="000B5DA3">
        <w:rPr>
          <w:rFonts w:ascii="Roboto" w:hAnsi="Roboto" w:cs="Times New Roman"/>
        </w:rPr>
        <w:t xml:space="preserve">consultant </w:t>
      </w:r>
      <w:ins w:id="321"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322" w:author="Christoffer Vissing" w:date="2025-04-12T07:49:00Z" w16du:dateUtc="2025-04-12T05:49:00Z">
        <w:r w:rsidR="00803FC0">
          <w:rPr>
            <w:rFonts w:ascii="Roboto" w:hAnsi="Roboto" w:cs="Times New Roman"/>
          </w:rPr>
          <w:t xml:space="preserve"> and</w:t>
        </w:r>
      </w:ins>
      <w:ins w:id="323" w:author="Christoffer Vissing" w:date="2025-04-12T07:48:00Z" w16du:dateUtc="2025-04-12T05:48:00Z">
        <w:r w:rsidR="00803FC0">
          <w:rPr>
            <w:rFonts w:ascii="Roboto" w:hAnsi="Roboto" w:cs="Times New Roman"/>
          </w:rPr>
          <w:t xml:space="preserve"> Sanofi</w:t>
        </w:r>
      </w:ins>
      <w:del w:id="324"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325"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326" w:author="Christoffer Vissing" w:date="2025-04-08T15:38:00Z" w16du:dateUtc="2025-04-08T13:38:00Z">
            <w:rPr>
              <w:rFonts w:ascii="Roboto" w:hAnsi="Roboto"/>
              <w:sz w:val="24"/>
            </w:rPr>
          </w:rPrChange>
        </w:rPr>
      </w:pPr>
      <w:ins w:id="327" w:author="Belinda Gray" w:date="2025-04-06T13:10:00Z" w16du:dateUtc="2025-04-06T09:10:00Z">
        <w:r w:rsidRPr="000B5DA3">
          <w:rPr>
            <w:rFonts w:ascii="Roboto" w:hAnsi="Roboto"/>
            <w:rPrChange w:id="328" w:author="Christoffer Vissing" w:date="2025-04-08T15:38:00Z" w16du:dateUtc="2025-04-08T13:38:00Z">
              <w:rPr>
                <w:rFonts w:ascii="Roboto" w:hAnsi="Roboto"/>
                <w:sz w:val="24"/>
              </w:rPr>
            </w:rPrChange>
          </w:rPr>
          <w:t>BG has received honoraria from BMS for advisory board and edu</w:t>
        </w:r>
      </w:ins>
      <w:ins w:id="329" w:author="Belinda Gray" w:date="2025-04-06T13:11:00Z" w16du:dateUtc="2025-04-06T09:11:00Z">
        <w:r w:rsidRPr="000B5DA3">
          <w:rPr>
            <w:rFonts w:ascii="Roboto" w:hAnsi="Roboto"/>
            <w:rPrChange w:id="330" w:author="Christoffer Vissing" w:date="2025-04-08T15:38:00Z" w16du:dateUtc="2025-04-08T13:38:00Z">
              <w:rPr>
                <w:rFonts w:ascii="Roboto" w:hAnsi="Roboto"/>
                <w:sz w:val="24"/>
              </w:rPr>
            </w:rPrChange>
          </w:rPr>
          <w:t xml:space="preserve">cation. </w:t>
        </w:r>
      </w:ins>
      <w:ins w:id="331"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332" w:author="Christoffer Vissing" w:date="2025-04-08T15:38:00Z" w16du:dateUtc="2025-04-08T13:38:00Z">
            <w:rPr>
              <w:rFonts w:ascii="Roboto" w:hAnsi="Roboto"/>
              <w:lang w:val="en-US"/>
            </w:rPr>
          </w:rPrChange>
        </w:rPr>
      </w:pPr>
      <w:r w:rsidRPr="000B5DA3">
        <w:rPr>
          <w:rFonts w:ascii="Roboto" w:hAnsi="Roboto"/>
          <w:b/>
          <w:bCs/>
          <w:sz w:val="22"/>
          <w:szCs w:val="22"/>
          <w:lang w:val="en-US"/>
          <w:rPrChange w:id="333"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334"/>
      <w:r w:rsidRPr="00907D0E">
        <w:rPr>
          <w:rFonts w:ascii="Roboto" w:hAnsi="Roboto"/>
          <w:b/>
          <w:bCs/>
          <w:sz w:val="28"/>
          <w:szCs w:val="32"/>
          <w:lang w:val="en-US"/>
        </w:rPr>
        <w:lastRenderedPageBreak/>
        <w:t>References</w:t>
      </w:r>
      <w:commentRangeEnd w:id="334"/>
      <w:r w:rsidR="00746DF7">
        <w:rPr>
          <w:rStyle w:val="Kommentarhenvisning"/>
          <w:lang w:val="en-US" w:eastAsia="en-US"/>
        </w:rPr>
        <w:commentReference w:id="334"/>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335"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336" w:author="iacopo olivotto" w:date="2025-03-31T08:55:00Z">
            <w:rPr>
              <w:rFonts w:ascii="Roboto" w:hAnsi="Roboto"/>
              <w:i/>
              <w:iCs/>
              <w:sz w:val="20"/>
              <w:lang w:val="en-US"/>
            </w:rPr>
          </w:rPrChange>
        </w:rPr>
        <w:t>JAMA Cardiol.</w:t>
      </w:r>
      <w:r w:rsidRPr="00217F3A">
        <w:rPr>
          <w:rFonts w:ascii="Roboto" w:hAnsi="Roboto"/>
          <w:sz w:val="20"/>
          <w:lang w:val="it-IT"/>
          <w:rPrChange w:id="337"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338" w:author="iacopo olivotto" w:date="2025-03-31T08:55:00Z">
            <w:rPr>
              <w:rFonts w:ascii="Roboto" w:hAnsi="Roboto"/>
              <w:sz w:val="20"/>
              <w:lang w:val="en-US"/>
            </w:rPr>
          </w:rPrChange>
        </w:rPr>
        <w:t xml:space="preserve">13. </w:t>
      </w:r>
      <w:r w:rsidRPr="00217F3A">
        <w:rPr>
          <w:rFonts w:ascii="Roboto" w:hAnsi="Roboto"/>
          <w:sz w:val="20"/>
          <w:lang w:val="it-IT"/>
          <w:rPrChange w:id="339"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340"/>
            <w:r w:rsidRPr="007C4859">
              <w:rPr>
                <w:rFonts w:ascii="Roboto" w:hAnsi="Roboto" w:cs="Segoe UI"/>
                <w:color w:val="333333"/>
                <w:lang w:val="en-US"/>
              </w:rPr>
              <w:t>specific</w:t>
            </w:r>
            <w:commentRangeEnd w:id="340"/>
            <w:r w:rsidR="00535359">
              <w:rPr>
                <w:rStyle w:val="Kommentarhenvisning"/>
                <w:lang w:val="en-US" w:eastAsia="en-US"/>
              </w:rPr>
              <w:commentReference w:id="340"/>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341" w:author="Anna Axelsson Raja" w:date="2025-03-29T07:23:00Z">
            <w:rPr>
              <w:rFonts w:ascii="Roboto" w:hAnsi="Roboto"/>
              <w:b/>
              <w:bCs/>
            </w:rPr>
          </w:rPrChange>
        </w:rPr>
      </w:pPr>
      <w:commentRangeStart w:id="342"/>
      <w:r w:rsidRPr="00935B32">
        <w:rPr>
          <w:rFonts w:ascii="Roboto" w:hAnsi="Roboto"/>
          <w:b/>
          <w:bCs/>
          <w:lang w:val="en-GB"/>
          <w:rPrChange w:id="343" w:author="Anna Axelsson Raja" w:date="2025-03-29T07:23:00Z">
            <w:rPr>
              <w:rFonts w:ascii="Roboto" w:hAnsi="Roboto"/>
              <w:b/>
              <w:bCs/>
            </w:rPr>
          </w:rPrChange>
        </w:rPr>
        <w:lastRenderedPageBreak/>
        <w:t>Figure</w:t>
      </w:r>
      <w:commentRangeEnd w:id="342"/>
      <w:r w:rsidR="00CE4003">
        <w:rPr>
          <w:rStyle w:val="Kommentarhenvisning"/>
          <w:lang w:val="en-US" w:eastAsia="en-US"/>
        </w:rPr>
        <w:commentReference w:id="342"/>
      </w:r>
      <w:r w:rsidRPr="00935B32">
        <w:rPr>
          <w:rFonts w:ascii="Roboto" w:hAnsi="Roboto"/>
          <w:b/>
          <w:bCs/>
          <w:lang w:val="en-GB"/>
          <w:rPrChange w:id="344" w:author="Anna Axelsson Raja" w:date="2025-03-29T07:23:00Z">
            <w:rPr>
              <w:rFonts w:ascii="Roboto" w:hAnsi="Roboto"/>
              <w:b/>
              <w:bCs/>
            </w:rPr>
          </w:rPrChange>
        </w:rPr>
        <w:t xml:space="preserve"> </w:t>
      </w:r>
      <w:r w:rsidR="004754E7" w:rsidRPr="00935B32">
        <w:rPr>
          <w:rFonts w:ascii="Roboto" w:hAnsi="Roboto"/>
          <w:b/>
          <w:bCs/>
          <w:lang w:val="en-GB"/>
          <w:rPrChange w:id="345" w:author="Anna Axelsson Raja" w:date="2025-03-29T07:23:00Z">
            <w:rPr>
              <w:rFonts w:ascii="Roboto" w:hAnsi="Roboto"/>
              <w:b/>
              <w:bCs/>
            </w:rPr>
          </w:rPrChange>
        </w:rPr>
        <w:t>2</w:t>
      </w:r>
      <w:r w:rsidRPr="00935B32">
        <w:rPr>
          <w:rFonts w:ascii="Roboto" w:hAnsi="Roboto"/>
          <w:lang w:val="en-GB"/>
          <w:rPrChange w:id="346"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commentRangeStart w:id="347"/>
      <w:r w:rsidRPr="001529A1">
        <w:rPr>
          <w:rFonts w:ascii="Roboto" w:hAnsi="Roboto"/>
          <w:b/>
          <w:bCs/>
          <w:sz w:val="22"/>
          <w:szCs w:val="22"/>
          <w:lang w:val="en-US"/>
        </w:rPr>
        <w:t>Legend</w:t>
      </w:r>
      <w:commentRangeEnd w:id="347"/>
      <w:r w:rsidR="009520DB">
        <w:rPr>
          <w:rStyle w:val="Kommentarhenvisning"/>
          <w:lang w:val="en-US" w:eastAsia="en-US"/>
        </w:rPr>
        <w:commentReference w:id="347"/>
      </w:r>
      <w:r w:rsidRPr="001529A1">
        <w:rPr>
          <w:rFonts w:ascii="Roboto" w:hAnsi="Roboto"/>
          <w:b/>
          <w:bCs/>
          <w:sz w:val="22"/>
          <w:szCs w:val="22"/>
          <w:lang w:val="en-US"/>
        </w:rPr>
        <w:t>:</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348"/>
      <w:r w:rsidRPr="001529A1">
        <w:rPr>
          <w:rFonts w:ascii="Roboto" w:hAnsi="Roboto"/>
          <w:sz w:val="22"/>
          <w:szCs w:val="22"/>
          <w:lang w:val="en-US"/>
        </w:rPr>
        <w:t>Overall, the largest difference in incidence of this outcome occurs in the group of patients older than 65 years</w:t>
      </w:r>
      <w:commentRangeEnd w:id="348"/>
      <w:r w:rsidR="008F22DF">
        <w:rPr>
          <w:rStyle w:val="Kommentarhenvisning"/>
          <w:lang w:val="en-US" w:eastAsia="en-US"/>
        </w:rPr>
        <w:commentReference w:id="348"/>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491C57B5"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del w:id="349" w:author="Christoffer Vissing" w:date="2025-04-22T15:45:00Z" w16du:dateUtc="2025-04-22T13:45:00Z">
        <w:r w:rsidR="00C73000" w:rsidDel="009520DB">
          <w:rPr>
            <w:rFonts w:ascii="Roboto" w:hAnsi="Roboto"/>
            <w:sz w:val="22"/>
            <w:szCs w:val="22"/>
            <w:lang w:val="en-US"/>
          </w:rPr>
          <w:delText>cursive</w:delText>
        </w:r>
      </w:del>
      <w:ins w:id="350" w:author="Christoffer Vissing" w:date="2025-04-22T15:45:00Z" w16du:dateUtc="2025-04-22T13:45:00Z">
        <w:r w:rsidR="009520DB">
          <w:rPr>
            <w:rFonts w:ascii="Roboto" w:hAnsi="Roboto"/>
            <w:sz w:val="22"/>
            <w:szCs w:val="22"/>
            <w:lang w:val="en-US"/>
          </w:rPr>
          <w:t>italic</w:t>
        </w:r>
      </w:ins>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7"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9"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44" w:author="Christoffer Vissing" w:date="2025-04-22T15:37:00Z" w:initials="CRV">
    <w:p w14:paraId="4DB25772" w14:textId="77777777" w:rsidR="009520DB" w:rsidRDefault="009520DB" w:rsidP="009520DB">
      <w:r>
        <w:rPr>
          <w:rStyle w:val="Kommentarhenvisning"/>
        </w:rPr>
        <w:annotationRef/>
      </w:r>
      <w:r>
        <w:rPr>
          <w:sz w:val="20"/>
          <w:szCs w:val="20"/>
          <w:lang w:val="en-US" w:eastAsia="en-US"/>
        </w:rPr>
        <w:t>JS</w:t>
      </w:r>
    </w:p>
    <w:p w14:paraId="7ACC4FB4" w14:textId="77777777" w:rsidR="009520DB" w:rsidRDefault="009520DB" w:rsidP="009520DB">
      <w:r>
        <w:rPr>
          <w:sz w:val="20"/>
          <w:szCs w:val="20"/>
          <w:lang w:val="en-US" w:eastAsia="en-US"/>
        </w:rPr>
        <w:t xml:space="preserve">This sentence was a little confusing to read-- perhaps can just say something more direct like. “Patients harboring sarcomere variants (sarcomeric HCM) have been found to have younger age at diagnosis, etc than patients in whom a genetic etiology remains elusive” </w:t>
      </w:r>
    </w:p>
  </w:comment>
  <w:comment w:id="160" w:author="iacopo olivotto" w:date="2025-04-02T21:39:00Z" w:initials="io">
    <w:p w14:paraId="2AD0603F" w14:textId="7CFC16E6" w:rsidR="004929D2" w:rsidRDefault="004929D2" w:rsidP="004929D2">
      <w:pPr>
        <w:pStyle w:val="Kommentartekst"/>
      </w:pPr>
      <w:r>
        <w:rPr>
          <w:rStyle w:val="Kommentarhenvisning"/>
        </w:rPr>
        <w:annotationRef/>
      </w:r>
      <w:r>
        <w:t>Enhances novelty</w:t>
      </w:r>
    </w:p>
  </w:comment>
  <w:comment w:id="161"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8" w:author="Christoffer Vissing" w:date="2025-04-22T15:37:00Z" w:initials="CRV">
    <w:p w14:paraId="5F7303E9" w14:textId="77777777" w:rsidR="009520DB" w:rsidRDefault="009520DB" w:rsidP="009520DB">
      <w:r>
        <w:rPr>
          <w:rStyle w:val="Kommentarhenvisning"/>
        </w:rPr>
        <w:annotationRef/>
      </w:r>
      <w:r>
        <w:rPr>
          <w:sz w:val="20"/>
          <w:szCs w:val="20"/>
          <w:lang w:val="en-US" w:eastAsia="en-US"/>
        </w:rPr>
        <w:t>JS</w:t>
      </w:r>
    </w:p>
    <w:p w14:paraId="3BF8DBE2" w14:textId="77777777" w:rsidR="009520DB" w:rsidRDefault="009520DB" w:rsidP="009520DB">
      <w:r>
        <w:rPr>
          <w:sz w:val="20"/>
          <w:szCs w:val="20"/>
          <w:lang w:val="en-US" w:eastAsia="en-US"/>
        </w:rPr>
        <w:t xml:space="preserve">Should we be more specific what this includes? </w:t>
      </w:r>
    </w:p>
  </w:comment>
  <w:comment w:id="169" w:author="iacopo olivotto" w:date="2025-04-02T21:31:00Z" w:initials="io">
    <w:p w14:paraId="507478C4" w14:textId="2BF32041"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70" w:author="Christoffer Vissing" w:date="2025-04-22T15:38:00Z" w:initials="CRV">
    <w:p w14:paraId="064CDAC9" w14:textId="77777777" w:rsidR="009520DB" w:rsidRDefault="009520DB" w:rsidP="009520DB">
      <w:r>
        <w:rPr>
          <w:rStyle w:val="Kommentarhenvisning"/>
        </w:rPr>
        <w:annotationRef/>
      </w:r>
      <w:r>
        <w:rPr>
          <w:sz w:val="20"/>
          <w:szCs w:val="20"/>
          <w:lang w:val="en-US" w:eastAsia="en-US"/>
        </w:rPr>
        <w:t>JS</w:t>
      </w:r>
    </w:p>
    <w:p w14:paraId="2B0E8FB2" w14:textId="77777777" w:rsidR="009520DB" w:rsidRDefault="009520DB" w:rsidP="009520DB">
      <w:r>
        <w:rPr>
          <w:sz w:val="20"/>
          <w:szCs w:val="20"/>
          <w:lang w:val="en-US" w:eastAsia="en-US"/>
        </w:rPr>
        <w:t>Agree, probably the best way to address.  Or could look at VUSs as a separate group. Clearly messy, but some clinical implications.</w:t>
      </w:r>
    </w:p>
  </w:comment>
  <w:comment w:id="174" w:author="iacopo olivotto" w:date="2025-04-02T21:50:00Z" w:initials="io">
    <w:p w14:paraId="214EDFEF" w14:textId="2C007858"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7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78" w:author="Christoffer Vissing" w:date="2025-04-22T15:38:00Z" w:initials="CRV">
    <w:p w14:paraId="17EF6E4B" w14:textId="77777777" w:rsidR="009520DB" w:rsidRDefault="009520DB" w:rsidP="009520DB">
      <w:r>
        <w:rPr>
          <w:rStyle w:val="Kommentarhenvisning"/>
        </w:rPr>
        <w:annotationRef/>
      </w:r>
      <w:r>
        <w:rPr>
          <w:sz w:val="20"/>
          <w:szCs w:val="20"/>
          <w:lang w:val="en-US" w:eastAsia="en-US"/>
        </w:rPr>
        <w:t>AO</w:t>
      </w:r>
    </w:p>
    <w:p w14:paraId="43FF4F76" w14:textId="77777777" w:rsidR="009520DB" w:rsidRDefault="009520DB" w:rsidP="009520DB">
      <w:r>
        <w:rPr>
          <w:sz w:val="20"/>
          <w:szCs w:val="20"/>
          <w:lang w:val="en-US" w:eastAsia="en-US"/>
        </w:rPr>
        <w:t>Consider including how this was defined? i.e. reported PMH from site, or elevated BP reading in clinic?</w:t>
      </w:r>
    </w:p>
  </w:comment>
  <w:comment w:id="182" w:author="Anna Axelsson Raja" w:date="2025-03-29T22:37:00Z" w:initials="AAX">
    <w:p w14:paraId="1B782C4B" w14:textId="24519A7D"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84"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91"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96"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97" w:author="Christoffer Vissing" w:date="2025-04-22T15:39:00Z" w:initials="CRV">
    <w:p w14:paraId="5C7161C3" w14:textId="77777777" w:rsidR="009520DB" w:rsidRDefault="009520DB" w:rsidP="009520DB">
      <w:r>
        <w:rPr>
          <w:rStyle w:val="Kommentarhenvisning"/>
        </w:rPr>
        <w:annotationRef/>
      </w:r>
      <w:r>
        <w:rPr>
          <w:sz w:val="20"/>
          <w:szCs w:val="20"/>
          <w:lang w:val="en-US" w:eastAsia="en-US"/>
        </w:rPr>
        <w:t>AO</w:t>
      </w:r>
    </w:p>
    <w:p w14:paraId="31BEBFFE" w14:textId="77777777" w:rsidR="009520DB" w:rsidRDefault="009520DB" w:rsidP="009520DB">
      <w:r>
        <w:rPr>
          <w:sz w:val="20"/>
          <w:szCs w:val="20"/>
          <w:lang w:val="en-US" w:eastAsia="en-US"/>
        </w:rPr>
        <w:t>Agree we should</w:t>
      </w:r>
    </w:p>
  </w:comment>
  <w:comment w:id="198" w:author="Christoffer Vissing" w:date="2025-04-08T15:34:00Z" w:initials="CRV">
    <w:p w14:paraId="588BB3FE" w14:textId="6524652F"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99"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201"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202"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203"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210"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211"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212"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213"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214"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215"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216"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17" w:author="Christoffer Vissing" w:date="2025-04-22T15:40:00Z" w:initials="CRV">
    <w:p w14:paraId="54727A5C" w14:textId="77777777" w:rsidR="009520DB" w:rsidRDefault="009520DB" w:rsidP="009520DB">
      <w:r>
        <w:rPr>
          <w:rStyle w:val="Kommentarhenvisning"/>
        </w:rPr>
        <w:annotationRef/>
      </w:r>
      <w:r>
        <w:rPr>
          <w:sz w:val="20"/>
          <w:szCs w:val="20"/>
          <w:lang w:val="en-US" w:eastAsia="en-US"/>
        </w:rPr>
        <w:t>JS</w:t>
      </w:r>
    </w:p>
    <w:p w14:paraId="697BE2E3" w14:textId="77777777" w:rsidR="009520DB" w:rsidRDefault="009520DB" w:rsidP="009520DB">
      <w:r>
        <w:rPr>
          <w:sz w:val="20"/>
          <w:szCs w:val="20"/>
          <w:lang w:val="en-US" w:eastAsia="en-US"/>
        </w:rPr>
        <w:t>Agree, although an important aspect of characterization and clinical treatment. I assume we only require one measurement &gt; 30 mmHg to be classified as obstructive.  Obviously, meds and many other factors can modify this.</w:t>
      </w:r>
    </w:p>
  </w:comment>
  <w:comment w:id="218" w:author="iacopo olivotto" w:date="2025-04-02T21:53:00Z" w:initials="io">
    <w:p w14:paraId="3FC2F49C" w14:textId="40D59268" w:rsidR="00A4078D" w:rsidRDefault="00A4078D" w:rsidP="00A4078D">
      <w:pPr>
        <w:pStyle w:val="Kommentartekst"/>
      </w:pPr>
      <w:r>
        <w:rPr>
          <w:rStyle w:val="Kommentarhenvisning"/>
        </w:rPr>
        <w:annotationRef/>
      </w:r>
      <w:r>
        <w:t>Despite having less obstruction...</w:t>
      </w:r>
    </w:p>
  </w:comment>
  <w:comment w:id="219"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25"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26"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27"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30"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31"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32" w:author="Christoffer Vissing" w:date="2025-04-22T15:41:00Z" w:initials="CRV">
    <w:p w14:paraId="403A2964" w14:textId="77777777" w:rsidR="009520DB" w:rsidRDefault="009520DB" w:rsidP="009520DB">
      <w:r>
        <w:rPr>
          <w:rStyle w:val="Kommentarhenvisning"/>
        </w:rPr>
        <w:annotationRef/>
      </w:r>
      <w:r>
        <w:rPr>
          <w:sz w:val="20"/>
          <w:szCs w:val="20"/>
          <w:lang w:val="en-US" w:eastAsia="en-US"/>
        </w:rPr>
        <w:t>JS</w:t>
      </w:r>
    </w:p>
    <w:p w14:paraId="3D79DEDA" w14:textId="77777777" w:rsidR="009520DB" w:rsidRDefault="009520DB" w:rsidP="009520DB">
      <w:r>
        <w:rPr>
          <w:sz w:val="20"/>
          <w:szCs w:val="20"/>
          <w:lang w:val="en-US" w:eastAsia="en-US"/>
        </w:rPr>
        <w:t>Agree-- need to consider further. LVSD seems like more of an outcome, too, but could see it both ways.</w:t>
      </w:r>
    </w:p>
  </w:comment>
  <w:comment w:id="233" w:author="Christoffer Vissing" w:date="2025-04-22T15:41:00Z" w:initials="CRV">
    <w:p w14:paraId="28A21D46" w14:textId="77777777" w:rsidR="009520DB" w:rsidRDefault="009520DB" w:rsidP="009520DB">
      <w:r>
        <w:rPr>
          <w:rStyle w:val="Kommentarhenvisning"/>
        </w:rPr>
        <w:annotationRef/>
      </w:r>
      <w:r>
        <w:rPr>
          <w:sz w:val="20"/>
          <w:szCs w:val="20"/>
          <w:lang w:val="en-US" w:eastAsia="en-US"/>
        </w:rPr>
        <w:t xml:space="preserve">JS </w:t>
      </w:r>
    </w:p>
    <w:p w14:paraId="20972E02" w14:textId="77777777" w:rsidR="009520DB" w:rsidRDefault="009520DB" w:rsidP="009520DB">
      <w:r>
        <w:rPr>
          <w:sz w:val="20"/>
          <w:szCs w:val="20"/>
          <w:lang w:val="en-US" w:eastAsia="en-US"/>
        </w:rPr>
        <w:t xml:space="preserve">Interesting that hypertension did not have HR &gt; 1 for all of the outcomes.  Any obvious explanation? </w:t>
      </w:r>
    </w:p>
  </w:comment>
  <w:comment w:id="247" w:author="iacopo olivotto" w:date="2025-04-02T22:16:00Z" w:initials="io">
    <w:p w14:paraId="035E4EF8" w14:textId="1DD5464D"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5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52" w:author="Christoffer Vissing" w:date="2025-04-22T15:41:00Z" w:initials="CRV">
    <w:p w14:paraId="668D77C7" w14:textId="77777777" w:rsidR="009520DB" w:rsidRDefault="009520DB" w:rsidP="009520DB">
      <w:r>
        <w:rPr>
          <w:rStyle w:val="Kommentarhenvisning"/>
        </w:rPr>
        <w:annotationRef/>
      </w:r>
      <w:r>
        <w:rPr>
          <w:sz w:val="20"/>
          <w:szCs w:val="20"/>
          <w:lang w:val="en-US" w:eastAsia="en-US"/>
        </w:rPr>
        <w:t>JS</w:t>
      </w:r>
    </w:p>
    <w:p w14:paraId="41E2453D" w14:textId="77777777" w:rsidR="009520DB" w:rsidRDefault="009520DB" w:rsidP="009520DB">
      <w:r>
        <w:rPr>
          <w:sz w:val="20"/>
          <w:szCs w:val="20"/>
          <w:lang w:val="en-US" w:eastAsia="en-US"/>
        </w:rPr>
        <w:t>Better to just discuss in terms of prevalence-?  As before, there are challenges to characterizing it in terms of an event.</w:t>
      </w:r>
    </w:p>
  </w:comment>
  <w:comment w:id="255" w:author="Christoffer Vissing" w:date="2025-04-08T15:46:00Z" w:initials="CRV">
    <w:p w14:paraId="7B9AA19F" w14:textId="0E27739B"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64"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58"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71"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74"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69"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70" w:author="Christoffer Vissing" w:date="2025-04-22T15:43:00Z" w:initials="CRV">
    <w:p w14:paraId="4F41EFB0" w14:textId="77777777" w:rsidR="00D42B8E" w:rsidRDefault="009520DB" w:rsidP="00D42B8E">
      <w:r>
        <w:rPr>
          <w:rStyle w:val="Kommentarhenvisning"/>
        </w:rPr>
        <w:annotationRef/>
      </w:r>
      <w:r w:rsidR="00D42B8E">
        <w:rPr>
          <w:sz w:val="20"/>
          <w:szCs w:val="20"/>
          <w:lang w:val="en-US" w:eastAsia="en-US"/>
        </w:rPr>
        <w:t>SD</w:t>
      </w:r>
      <w:r w:rsidR="00D42B8E">
        <w:rPr>
          <w:sz w:val="20"/>
          <w:szCs w:val="20"/>
          <w:lang w:val="en-US" w:eastAsia="en-US"/>
        </w:rPr>
        <w:cr/>
        <w:t>Would this wording be better and not take away the novelty from the study that Sara is doing?</w:t>
      </w:r>
    </w:p>
    <w:p w14:paraId="2F9506C9" w14:textId="77777777" w:rsidR="00D42B8E" w:rsidRDefault="00D42B8E" w:rsidP="00D42B8E"/>
    <w:p w14:paraId="03320A51" w14:textId="77777777" w:rsidR="00D42B8E" w:rsidRDefault="00D42B8E" w:rsidP="00D42B8E">
      <w:r>
        <w:rPr>
          <w:sz w:val="20"/>
          <w:szCs w:val="20"/>
          <w:lang w:val="en-US" w:eastAsia="en-US"/>
        </w:rPr>
        <w:t>Og så har hun omskrevet til</w:t>
      </w:r>
    </w:p>
    <w:p w14:paraId="31C268DE" w14:textId="77777777" w:rsidR="00D42B8E" w:rsidRDefault="00D42B8E" w:rsidP="00D42B8E">
      <w:r>
        <w:rPr>
          <w:color w:val="000000"/>
          <w:sz w:val="20"/>
          <w:szCs w:val="20"/>
          <w:lang w:val="en-US" w:eastAsia="en-US"/>
        </w:rPr>
        <w:t>For ventricular arrhythmias, the increased relative risk in patients with sarcomeric compared to non-sarcomeric HCM</w:t>
      </w:r>
      <w:r>
        <w:rPr>
          <w:color w:val="0000ED"/>
          <w:sz w:val="20"/>
          <w:szCs w:val="20"/>
          <w:u w:val="single"/>
          <w:lang w:val="en-US" w:eastAsia="en-US"/>
        </w:rPr>
        <w:t>[io1]</w:t>
      </w:r>
      <w:r>
        <w:rPr>
          <w:color w:val="000000"/>
          <w:sz w:val="20"/>
          <w:szCs w:val="20"/>
          <w:lang w:val="en-US" w:eastAsia="en-US"/>
        </w:rPr>
        <w:t>  was accentuated at older ages</w:t>
      </w:r>
    </w:p>
    <w:p w14:paraId="0A3DE346" w14:textId="77777777" w:rsidR="00D42B8E" w:rsidRDefault="00D42B8E" w:rsidP="00D42B8E"/>
    <w:p w14:paraId="034497A6" w14:textId="77777777" w:rsidR="00D42B8E" w:rsidRDefault="00D42B8E" w:rsidP="00D42B8E">
      <w:r>
        <w:rPr>
          <w:color w:val="000000"/>
          <w:sz w:val="20"/>
          <w:szCs w:val="20"/>
          <w:lang w:val="en-US" w:eastAsia="en-US"/>
        </w:rPr>
        <w:t> </w:t>
      </w:r>
      <w:r>
        <w:rPr>
          <w:color w:val="0000ED"/>
          <w:sz w:val="20"/>
          <w:szCs w:val="20"/>
          <w:u w:val="single"/>
          <w:lang w:val="en-US" w:eastAsia="en-US"/>
        </w:rPr>
        <w:t>[io1]</w:t>
      </w:r>
      <w:r>
        <w:rPr>
          <w:color w:val="000000"/>
          <w:sz w:val="20"/>
          <w:szCs w:val="20"/>
          <w:lang w:val="en-US" w:eastAsia="en-US"/>
        </w:rPr>
        <w:t>Interesting</w:t>
      </w:r>
    </w:p>
    <w:p w14:paraId="760A717F" w14:textId="77777777" w:rsidR="00D42B8E" w:rsidRDefault="00D42B8E" w:rsidP="00D42B8E"/>
  </w:comment>
  <w:comment w:id="275" w:author="Anna Axelsson Raja" w:date="2025-03-29T23:18:00Z" w:initials="AAX">
    <w:p w14:paraId="4F7F5990" w14:textId="6B1AE7C2"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76"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77"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98"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99"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300"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301"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307"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312"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317" w:author="Christoffer Vissing" w:date="2025-04-22T15:44:00Z" w:initials="CRV">
    <w:p w14:paraId="2611161E" w14:textId="77777777" w:rsidR="009520DB" w:rsidRDefault="009520DB" w:rsidP="009520DB">
      <w:r>
        <w:rPr>
          <w:rStyle w:val="Kommentarhenvisning"/>
        </w:rPr>
        <w:annotationRef/>
      </w:r>
      <w:r>
        <w:rPr>
          <w:sz w:val="20"/>
          <w:szCs w:val="20"/>
          <w:lang w:val="en-US" w:eastAsia="en-US"/>
        </w:rPr>
        <w:t xml:space="preserve">If appropriate, could change to: JCS is an investigator on trials funded by Bristol Myers Squibb and Cytokinetics, but receives no direct funding. </w:t>
      </w:r>
    </w:p>
  </w:comment>
  <w:comment w:id="334" w:author="Belinda Gray" w:date="2025-04-06T13:17:00Z" w:initials="BD">
    <w:p w14:paraId="518725DF" w14:textId="6D182C48"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340"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342"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347" w:author="Christoffer Vissing" w:date="2025-04-22T15:45:00Z" w:initials="CRV">
    <w:p w14:paraId="270F3656" w14:textId="77777777" w:rsidR="009520DB" w:rsidRDefault="009520DB" w:rsidP="009520DB">
      <w:r>
        <w:rPr>
          <w:rStyle w:val="Kommentarhenvisning"/>
        </w:rPr>
        <w:annotationRef/>
      </w:r>
      <w:r>
        <w:rPr>
          <w:sz w:val="20"/>
          <w:szCs w:val="20"/>
          <w:lang w:val="en-US" w:eastAsia="en-US"/>
        </w:rPr>
        <w:t>SD</w:t>
      </w:r>
    </w:p>
    <w:p w14:paraId="687B6717" w14:textId="77777777" w:rsidR="009520DB" w:rsidRDefault="009520DB" w:rsidP="009520DB">
      <w:r>
        <w:rPr>
          <w:sz w:val="20"/>
          <w:szCs w:val="20"/>
          <w:lang w:val="en-US" w:eastAsia="en-US"/>
        </w:rPr>
        <w:t>Hard to read the Sarc+ and Sarc - partly for size and partly for light color</w:t>
      </w:r>
    </w:p>
  </w:comment>
  <w:comment w:id="348" w:author="Belinda Gray" w:date="2025-04-06T13:23:00Z" w:initials="BD">
    <w:p w14:paraId="3B014873" w14:textId="746110A5"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7ACC4FB4" w15:done="0"/>
  <w15:commentEx w15:paraId="2AD0603F" w15:done="0"/>
  <w15:commentEx w15:paraId="5A78DD1A" w15:paraIdParent="2AD0603F" w15:done="0"/>
  <w15:commentEx w15:paraId="3BF8DBE2" w15:done="0"/>
  <w15:commentEx w15:paraId="507478C4" w15:done="0"/>
  <w15:commentEx w15:paraId="2B0E8FB2" w15:paraIdParent="507478C4" w15:done="0"/>
  <w15:commentEx w15:paraId="214EDFEF" w15:done="0"/>
  <w15:commentEx w15:paraId="271FB3B8" w15:paraIdParent="214EDFEF" w15:done="0"/>
  <w15:commentEx w15:paraId="43FF4F76" w15:done="0"/>
  <w15:commentEx w15:paraId="6AAD8663" w15:done="0"/>
  <w15:commentEx w15:paraId="5685FAF1" w15:done="0"/>
  <w15:commentEx w15:paraId="6A06ACBE" w15:done="0"/>
  <w15:commentEx w15:paraId="11B035F1" w15:done="0"/>
  <w15:commentEx w15:paraId="31BEBFFE" w15:paraIdParent="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697BE2E3" w15:paraIdParent="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3D79DEDA" w15:paraIdParent="19E887B4" w15:done="0"/>
  <w15:commentEx w15:paraId="20972E02" w15:done="0"/>
  <w15:commentEx w15:paraId="035E4EF8" w15:done="0"/>
  <w15:commentEx w15:paraId="6ECC33F8" w15:done="0"/>
  <w15:commentEx w15:paraId="41E2453D" w15:done="0"/>
  <w15:commentEx w15:paraId="7B9AA19F" w15:done="0"/>
  <w15:commentEx w15:paraId="047E5FF7" w15:done="0"/>
  <w15:commentEx w15:paraId="580B6A49" w15:done="0"/>
  <w15:commentEx w15:paraId="6DCCB235" w15:done="0"/>
  <w15:commentEx w15:paraId="1376A511" w15:done="0"/>
  <w15:commentEx w15:paraId="10BAF42C" w15:done="0"/>
  <w15:commentEx w15:paraId="760A717F" w15:paraIdParent="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2611161E" w15:done="0"/>
  <w15:commentEx w15:paraId="518725DF" w15:done="0"/>
  <w15:commentEx w15:paraId="7A29D09C" w15:done="0"/>
  <w15:commentEx w15:paraId="0390267E" w15:done="0"/>
  <w15:commentEx w15:paraId="687B6717"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307F44BC" w16cex:dateUtc="2025-04-22T13:37:00Z"/>
  <w16cex:commentExtensible w16cex:durableId="2B982D0B" w16cex:dateUtc="2025-04-02T19:39:00Z"/>
  <w16cex:commentExtensible w16cex:durableId="2307086C" w16cex:dateUtc="2025-04-03T13:06:00Z"/>
  <w16cex:commentExtensible w16cex:durableId="5F05A549" w16cex:dateUtc="2025-04-22T13:37:00Z"/>
  <w16cex:commentExtensible w16cex:durableId="2B982B1C" w16cex:dateUtc="2025-04-02T19:31:00Z"/>
  <w16cex:commentExtensible w16cex:durableId="0491D65A" w16cex:dateUtc="2025-04-22T13:38:00Z"/>
  <w16cex:commentExtensible w16cex:durableId="2B982FA0" w16cex:dateUtc="2025-04-02T19:50:00Z"/>
  <w16cex:commentExtensible w16cex:durableId="724F9B2D" w16cex:dateUtc="2025-04-03T13:09:00Z"/>
  <w16cex:commentExtensible w16cex:durableId="66114DCF" w16cex:dateUtc="2025-04-22T13:38: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35718F8E" w16cex:dateUtc="2025-04-22T13:39: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0E2F5A4" w16cex:dateUtc="2025-04-22T13:40: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F60EC0D" w16cex:dateUtc="2025-04-22T13:41:00Z"/>
  <w16cex:commentExtensible w16cex:durableId="0FE3CA8A" w16cex:dateUtc="2025-04-22T13:41:00Z"/>
  <w16cex:commentExtensible w16cex:durableId="2B9835A3" w16cex:dateUtc="2025-04-02T20:16:00Z"/>
  <w16cex:commentExtensible w16cex:durableId="2B9835BB" w16cex:dateUtc="2025-04-02T20:16:00Z"/>
  <w16cex:commentExtensible w16cex:durableId="28543DE8" w16cex:dateUtc="2025-04-22T13:41: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7E5A779A" w16cex:dateUtc="2025-04-22T13:43: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320421F1" w16cex:dateUtc="2025-04-22T13:44:00Z"/>
  <w16cex:commentExtensible w16cex:durableId="241F483A" w16cex:dateUtc="2025-04-06T09:17:00Z"/>
  <w16cex:commentExtensible w16cex:durableId="2B9831F0" w16cex:dateUtc="2025-04-02T20:00:00Z"/>
  <w16cex:commentExtensible w16cex:durableId="2B8D32D1" w16cex:dateUtc="2025-03-25T12:49:00Z"/>
  <w16cex:commentExtensible w16cex:durableId="37B144A1" w16cex:dateUtc="2025-04-22T13:45: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7ACC4FB4" w16cid:durableId="307F44BC"/>
  <w16cid:commentId w16cid:paraId="2AD0603F" w16cid:durableId="2B982D0B"/>
  <w16cid:commentId w16cid:paraId="5A78DD1A" w16cid:durableId="2307086C"/>
  <w16cid:commentId w16cid:paraId="3BF8DBE2" w16cid:durableId="5F05A549"/>
  <w16cid:commentId w16cid:paraId="507478C4" w16cid:durableId="2B982B1C"/>
  <w16cid:commentId w16cid:paraId="2B0E8FB2" w16cid:durableId="0491D65A"/>
  <w16cid:commentId w16cid:paraId="214EDFEF" w16cid:durableId="2B982FA0"/>
  <w16cid:commentId w16cid:paraId="271FB3B8" w16cid:durableId="724F9B2D"/>
  <w16cid:commentId w16cid:paraId="43FF4F76" w16cid:durableId="66114DCF"/>
  <w16cid:commentId w16cid:paraId="6AAD8663" w16cid:durableId="62DE3590"/>
  <w16cid:commentId w16cid:paraId="5685FAF1" w16cid:durableId="392A5230"/>
  <w16cid:commentId w16cid:paraId="6A06ACBE" w16cid:durableId="2B8D2F71"/>
  <w16cid:commentId w16cid:paraId="11B035F1" w16cid:durableId="2B982D41"/>
  <w16cid:commentId w16cid:paraId="31BEBFFE" w16cid:durableId="35718F8E"/>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697BE2E3" w16cid:durableId="20E2F5A4"/>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3D79DEDA" w16cid:durableId="2F60EC0D"/>
  <w16cid:commentId w16cid:paraId="20972E02" w16cid:durableId="0FE3CA8A"/>
  <w16cid:commentId w16cid:paraId="035E4EF8" w16cid:durableId="2B9835A3"/>
  <w16cid:commentId w16cid:paraId="6ECC33F8" w16cid:durableId="2B9835BB"/>
  <w16cid:commentId w16cid:paraId="41E2453D" w16cid:durableId="28543DE8"/>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760A717F" w16cid:durableId="7E5A779A"/>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2611161E" w16cid:durableId="320421F1"/>
  <w16cid:commentId w16cid:paraId="518725DF" w16cid:durableId="241F483A"/>
  <w16cid:commentId w16cid:paraId="7A29D09C" w16cid:durableId="2B9831F0"/>
  <w16cid:commentId w16cid:paraId="0390267E" w16cid:durableId="2B8D32D1"/>
  <w16cid:commentId w16cid:paraId="687B6717" w16cid:durableId="37B144A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28F611" w14:textId="77777777" w:rsidR="00C25949" w:rsidRDefault="00C25949">
      <w:r>
        <w:separator/>
      </w:r>
    </w:p>
  </w:endnote>
  <w:endnote w:type="continuationSeparator" w:id="0">
    <w:p w14:paraId="1631155B" w14:textId="77777777" w:rsidR="00C25949" w:rsidRDefault="00C25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C4118D" w14:textId="77777777" w:rsidR="00C25949" w:rsidRDefault="00C25949">
      <w:r>
        <w:separator/>
      </w:r>
    </w:p>
  </w:footnote>
  <w:footnote w:type="continuationSeparator" w:id="0">
    <w:p w14:paraId="74BB06ED" w14:textId="77777777" w:rsidR="00C25949" w:rsidRDefault="00C259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4A4"/>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2895"/>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20DB"/>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8276</Words>
  <Characters>111485</Characters>
  <Application>Microsoft Office Word</Application>
  <DocSecurity>0</DocSecurity>
  <Lines>929</Lines>
  <Paragraphs>259</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5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22T14:05:00Z</dcterms:created>
  <dcterms:modified xsi:type="dcterms:W3CDTF">2025-04-22T14: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